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DD65451" w14:textId="33BF2EA2" w:rsidR="00612758" w:rsidRPr="00416769" w:rsidRDefault="00C27B41" w:rsidP="00416769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0" w:name="_Hlk122090901"/>
      <w:r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0725D9" w:rsidRPr="00416769">
        <w:rPr>
          <w:rFonts w:ascii="Times New Roman" w:hAnsi="Times New Roman" w:cs="Times New Roman"/>
          <w:b/>
          <w:bCs/>
          <w:sz w:val="28"/>
          <w:szCs w:val="28"/>
        </w:rPr>
        <w:t>LAPORAN</w:t>
      </w:r>
      <w:r w:rsidR="00450CE6" w:rsidRPr="00416769">
        <w:rPr>
          <w:rFonts w:ascii="Times New Roman" w:hAnsi="Times New Roman" w:cs="Times New Roman"/>
          <w:b/>
          <w:bCs/>
          <w:sz w:val="28"/>
          <w:szCs w:val="28"/>
        </w:rPr>
        <w:t xml:space="preserve"> PRAKTIK KERJA LAPANGAN</w:t>
      </w:r>
    </w:p>
    <w:p w14:paraId="5F20F2A2" w14:textId="7F417EC9" w:rsidR="00765EE7" w:rsidRPr="00ED1B2D" w:rsidRDefault="00A862D6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A862D6">
        <w:rPr>
          <w:rFonts w:ascii="Times New Roman" w:hAnsi="Times New Roman" w:cs="Times New Roman"/>
          <w:b/>
          <w:bCs/>
          <w:sz w:val="28"/>
          <w:szCs w:val="28"/>
        </w:rPr>
        <w:t xml:space="preserve">PEMBUATAN APLIKASI WEB KUMIS APP DENGAN MENGGUNAKAN </w:t>
      </w:r>
      <w:r w:rsidRPr="00A862D6">
        <w:rPr>
          <w:rFonts w:ascii="Times New Roman" w:hAnsi="Times New Roman" w:cs="Times New Roman"/>
          <w:b/>
          <w:bCs/>
          <w:i/>
          <w:iCs/>
          <w:sz w:val="28"/>
          <w:szCs w:val="28"/>
        </w:rPr>
        <w:t>FRAMEWORK</w:t>
      </w:r>
      <w:r w:rsidRPr="00A862D6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proofErr w:type="gramStart"/>
      <w:r w:rsidRPr="00A862D6">
        <w:rPr>
          <w:rFonts w:ascii="Times New Roman" w:hAnsi="Times New Roman" w:cs="Times New Roman"/>
          <w:b/>
          <w:bCs/>
          <w:sz w:val="28"/>
          <w:szCs w:val="28"/>
        </w:rPr>
        <w:t>LARAVE</w:t>
      </w:r>
      <w:r>
        <w:rPr>
          <w:rFonts w:ascii="Times New Roman" w:hAnsi="Times New Roman" w:cs="Times New Roman"/>
          <w:b/>
          <w:bCs/>
          <w:sz w:val="28"/>
          <w:szCs w:val="28"/>
        </w:rPr>
        <w:t>L</w:t>
      </w:r>
      <w:r w:rsidR="00A34212" w:rsidRPr="00A34212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A905DD">
        <w:rPr>
          <w:rFonts w:ascii="Times New Roman" w:hAnsi="Times New Roman" w:cs="Times New Roman"/>
          <w:b/>
          <w:bCs/>
          <w:sz w:val="28"/>
          <w:szCs w:val="28"/>
        </w:rPr>
        <w:t xml:space="preserve"> DI</w:t>
      </w:r>
      <w:proofErr w:type="gramEnd"/>
      <w:r w:rsidR="00A905D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A905DD" w:rsidRPr="00A905DD">
        <w:rPr>
          <w:rFonts w:ascii="Times New Roman" w:hAnsi="Times New Roman" w:cs="Times New Roman"/>
          <w:b/>
          <w:bCs/>
          <w:sz w:val="28"/>
          <w:szCs w:val="28"/>
        </w:rPr>
        <w:t>PT ODISYS INDONESIA</w:t>
      </w:r>
    </w:p>
    <w:p w14:paraId="06E33C6D" w14:textId="277B467D" w:rsidR="003A249A" w:rsidRPr="00ED1B2D" w:rsidRDefault="00EA2B45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ED1B2D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</w:p>
    <w:p w14:paraId="0C7C25F7" w14:textId="77777777" w:rsidR="00AD2617" w:rsidRPr="006F4FE6" w:rsidRDefault="00AD2617" w:rsidP="00B514C8">
      <w:pPr>
        <w:spacing w:after="0" w:line="24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</w:p>
    <w:p w14:paraId="21C12683" w14:textId="0D2391DA" w:rsidR="00DD1B33" w:rsidRDefault="00DD1B33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2EB2AC6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7BB6983C" w14:textId="77777777" w:rsidR="00B514C8" w:rsidRDefault="00B514C8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427C36A7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</w:p>
    <w:p w14:paraId="19DAA709" w14:textId="4F36DD99" w:rsidR="00DD1B33" w:rsidRPr="006F4FE6" w:rsidRDefault="38DE6872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6F4FE6"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 wp14:anchorId="23C12700" wp14:editId="2E24E7C5">
            <wp:extent cx="1440000" cy="1440000"/>
            <wp:effectExtent l="0" t="0" r="8255" b="8255"/>
            <wp:docPr id="61794582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/>
                  </pic:nvPicPr>
                  <pic:blipFill>
                    <a:blip r:embed="rId1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440000" cy="14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3A3295" w14:textId="77777777" w:rsidR="00AD2617" w:rsidRPr="006F4FE6" w:rsidRDefault="00AD261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38C7264" w14:textId="77777777" w:rsidR="003A249A" w:rsidRPr="006F4FE6" w:rsidRDefault="003A249A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5B2B37D" w14:textId="77777777" w:rsidR="00BE284F" w:rsidRPr="006F4FE6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23F7F10F" w14:textId="77777777" w:rsidR="00B514C8" w:rsidRDefault="00B514C8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DCBDF94" w14:textId="77777777" w:rsidR="00BE284F" w:rsidRPr="006F4FE6" w:rsidRDefault="00BE284F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31489038" w14:textId="77777777" w:rsidR="00765EE7" w:rsidRPr="006F4FE6" w:rsidRDefault="00765E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5B35161" w14:textId="0EA51D28" w:rsidR="00DD1B33" w:rsidRPr="006F4FE6" w:rsidRDefault="38DE6872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b/>
          <w:bCs/>
          <w:sz w:val="24"/>
          <w:szCs w:val="24"/>
        </w:rPr>
        <w:t>Disusun</w:t>
      </w:r>
      <w:proofErr w:type="spellEnd"/>
      <w:r w:rsidRPr="006F4FE6">
        <w:rPr>
          <w:rFonts w:ascii="Times New Roman" w:hAnsi="Times New Roman" w:cs="Times New Roman"/>
          <w:b/>
          <w:bCs/>
          <w:sz w:val="24"/>
          <w:szCs w:val="24"/>
        </w:rPr>
        <w:t xml:space="preserve"> o</w:t>
      </w:r>
      <w:r w:rsidR="00DD1B33" w:rsidRPr="006F4FE6">
        <w:rPr>
          <w:rFonts w:ascii="Times New Roman" w:hAnsi="Times New Roman" w:cs="Times New Roman"/>
          <w:b/>
          <w:bCs/>
          <w:sz w:val="24"/>
          <w:szCs w:val="24"/>
        </w:rPr>
        <w:t>leh:</w:t>
      </w:r>
    </w:p>
    <w:p w14:paraId="4B45A225" w14:textId="21C61EB2" w:rsidR="00DD1B33" w:rsidRPr="006F4FE6" w:rsidRDefault="00B23798" w:rsidP="00B514C8">
      <w:pPr>
        <w:spacing w:after="0" w:line="24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t xml:space="preserve">Bramasto Daru </w:t>
      </w:r>
      <w:proofErr w:type="spellStart"/>
      <w:r>
        <w:rPr>
          <w:rFonts w:ascii="Times New Roman" w:hAnsi="Times New Roman" w:cs="Times New Roman"/>
          <w:b/>
          <w:sz w:val="24"/>
          <w:szCs w:val="24"/>
        </w:rPr>
        <w:t>Satrio</w:t>
      </w:r>
      <w:proofErr w:type="spellEnd"/>
    </w:p>
    <w:p w14:paraId="13575930" w14:textId="426A269F" w:rsidR="00DD1B33" w:rsidRPr="006F4FE6" w:rsidRDefault="00D81C2B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101070</w:t>
      </w:r>
      <w:r w:rsidR="00B23798">
        <w:rPr>
          <w:rFonts w:ascii="Times New Roman" w:hAnsi="Times New Roman" w:cs="Times New Roman"/>
          <w:b/>
          <w:bCs/>
          <w:sz w:val="24"/>
          <w:szCs w:val="24"/>
        </w:rPr>
        <w:t>14</w:t>
      </w:r>
    </w:p>
    <w:p w14:paraId="19053EF0" w14:textId="77777777" w:rsidR="00DD1B33" w:rsidRPr="006F4FE6" w:rsidRDefault="00DD1B33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178CCD51" w14:textId="77777777" w:rsidR="00AD2617" w:rsidRPr="006F4FE6" w:rsidRDefault="00AD261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57DE1D1D" w14:textId="77777777" w:rsidR="00BE284F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0FD8E3BA" w14:textId="77777777" w:rsidR="00BE284F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1D401942" w14:textId="77777777" w:rsidR="00BE284F" w:rsidRPr="006F4FE6" w:rsidRDefault="00BE284F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4D625195" w14:textId="77777777" w:rsidR="00765EE7" w:rsidRPr="006F4FE6" w:rsidRDefault="00765EE7" w:rsidP="00B514C8">
      <w:pPr>
        <w:spacing w:after="0" w:line="240" w:lineRule="auto"/>
        <w:rPr>
          <w:rFonts w:ascii="Times New Roman" w:hAnsi="Times New Roman" w:cs="Times New Roman"/>
          <w:sz w:val="28"/>
          <w:szCs w:val="28"/>
        </w:rPr>
      </w:pPr>
    </w:p>
    <w:p w14:paraId="0FAD6436" w14:textId="3E62525C" w:rsidR="00AD2617" w:rsidRPr="006F4FE6" w:rsidRDefault="00D300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PROGRAM STUDI D-III SISTEM INFORMASI</w:t>
      </w:r>
    </w:p>
    <w:p w14:paraId="3B129BA6" w14:textId="42D72580" w:rsidR="00D300E7" w:rsidRPr="006F4FE6" w:rsidRDefault="00D300E7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JURUSAN MANAJEMEN INFORMATIKA</w:t>
      </w:r>
    </w:p>
    <w:p w14:paraId="09EA1F8C" w14:textId="77777777" w:rsidR="00DD1B33" w:rsidRPr="006F4FE6" w:rsidRDefault="00250F5F" w:rsidP="00B514C8">
      <w:pPr>
        <w:spacing w:after="0" w:line="24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 xml:space="preserve">POLITEKNIK NEGERI SUBANG </w:t>
      </w:r>
    </w:p>
    <w:p w14:paraId="04B661F2" w14:textId="40F04FF3" w:rsidR="0053066D" w:rsidRPr="006F4FE6" w:rsidRDefault="008F435E" w:rsidP="00B514C8">
      <w:pPr>
        <w:spacing w:after="0" w:line="240" w:lineRule="auto"/>
        <w:jc w:val="center"/>
        <w:rPr>
          <w:rFonts w:ascii="Times New Roman" w:hAnsi="Times New Roman" w:cs="Times New Roman"/>
          <w:sz w:val="28"/>
          <w:szCs w:val="28"/>
        </w:rPr>
      </w:pPr>
      <w:r w:rsidRPr="006F4FE6">
        <w:rPr>
          <w:rFonts w:ascii="Times New Roman" w:hAnsi="Times New Roman" w:cs="Times New Roman"/>
          <w:b/>
          <w:bCs/>
          <w:sz w:val="28"/>
          <w:szCs w:val="28"/>
        </w:rPr>
        <w:t>202</w:t>
      </w:r>
      <w:r w:rsidR="00DB2822">
        <w:rPr>
          <w:rFonts w:ascii="Times New Roman" w:hAnsi="Times New Roman" w:cs="Times New Roman"/>
          <w:b/>
          <w:bCs/>
          <w:sz w:val="28"/>
          <w:szCs w:val="28"/>
        </w:rPr>
        <w:t>3</w:t>
      </w:r>
      <w:r w:rsidR="0053066D" w:rsidRPr="006F4FE6">
        <w:rPr>
          <w:rFonts w:ascii="Times New Roman" w:hAnsi="Times New Roman" w:cs="Times New Roman"/>
          <w:sz w:val="28"/>
          <w:szCs w:val="28"/>
        </w:rPr>
        <w:br w:type="page"/>
      </w:r>
    </w:p>
    <w:p w14:paraId="34BCDE70" w14:textId="77777777" w:rsidR="00380091" w:rsidRPr="006F4FE6" w:rsidRDefault="00380091" w:rsidP="008E4F7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380091" w:rsidRPr="006F4FE6" w:rsidSect="00416769">
          <w:footerReference w:type="even" r:id="rId12"/>
          <w:footerReference w:type="default" r:id="rId13"/>
          <w:footerReference w:type="first" r:id="rId14"/>
          <w:pgSz w:w="11907" w:h="16839" w:code="9"/>
          <w:pgMar w:top="1701" w:right="1701" w:bottom="1701" w:left="2268" w:header="720" w:footer="720" w:gutter="0"/>
          <w:pgNumType w:fmt="lowerRoman" w:start="1"/>
          <w:cols w:space="720"/>
          <w:titlePg/>
          <w:docGrid w:linePitch="360"/>
        </w:sectPr>
      </w:pPr>
    </w:p>
    <w:p w14:paraId="382A2A10" w14:textId="177F2B8C" w:rsidR="001530E7" w:rsidRPr="006F4FE6" w:rsidRDefault="00F01A8F" w:rsidP="008E4F7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1" w:name="_Toc93057611"/>
      <w:bookmarkStart w:id="2" w:name="_Toc117378134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HALAMAN</w:t>
      </w:r>
      <w:r w:rsidR="001530E7"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PENGESAHAN</w:t>
      </w:r>
      <w:bookmarkEnd w:id="1"/>
      <w:bookmarkEnd w:id="2"/>
    </w:p>
    <w:p w14:paraId="2F074BBE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(PKL)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>:</w:t>
      </w:r>
    </w:p>
    <w:p w14:paraId="46AC2D5F" w14:textId="691A1B9D" w:rsidR="00ED1B2D" w:rsidRDefault="00232004" w:rsidP="00ED1B2D">
      <w:pPr>
        <w:spacing w:after="0" w:line="240" w:lineRule="auto"/>
        <w:rPr>
          <w:rFonts w:ascii="Times New Roman" w:eastAsia="Yu Gothic" w:hAnsi="Times New Roman" w:cs="Times New Roman"/>
          <w:b/>
          <w:bCs/>
          <w:sz w:val="24"/>
          <w:szCs w:val="24"/>
        </w:rPr>
      </w:pPr>
      <w:r>
        <w:rPr>
          <w:rFonts w:ascii="Times New Roman" w:eastAsia="Yu Gothic" w:hAnsi="Times New Roman" w:cs="Times New Roman"/>
          <w:b/>
          <w:bCs/>
          <w:sz w:val="24"/>
          <w:szCs w:val="24"/>
        </w:rPr>
        <w:t>“</w:t>
      </w:r>
      <w:r w:rsidR="00A862D6"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PEMBUATAN APLIKASI WEB KUMIS APP DENGAN MENGGUNAKAN </w:t>
      </w:r>
      <w:r w:rsidR="00A862D6" w:rsidRPr="00A862D6">
        <w:rPr>
          <w:rFonts w:ascii="Times New Roman" w:eastAsia="Yu Gothic" w:hAnsi="Times New Roman" w:cs="Times New Roman"/>
          <w:b/>
          <w:bCs/>
          <w:i/>
          <w:iCs/>
          <w:sz w:val="24"/>
          <w:szCs w:val="24"/>
        </w:rPr>
        <w:t>FRAMEWORK</w:t>
      </w:r>
      <w:r w:rsidR="00A862D6"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LARAVEL</w:t>
      </w:r>
      <w:r w:rsidR="00A34212" w:rsidRPr="00A34212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</w:t>
      </w:r>
      <w:r w:rsidR="00A905DD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DI PT </w:t>
      </w:r>
      <w:r w:rsidR="00A905DD" w:rsidRPr="00A905DD">
        <w:rPr>
          <w:rFonts w:ascii="Times New Roman" w:eastAsia="Yu Gothic" w:hAnsi="Times New Roman" w:cs="Times New Roman"/>
          <w:b/>
          <w:bCs/>
          <w:sz w:val="24"/>
          <w:szCs w:val="24"/>
        </w:rPr>
        <w:t>ODISYS INDONESIA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>”</w:t>
      </w:r>
    </w:p>
    <w:p w14:paraId="5F578495" w14:textId="77777777" w:rsidR="00ED1B2D" w:rsidRPr="00ED1B2D" w:rsidRDefault="00ED1B2D" w:rsidP="00ED1B2D">
      <w:pPr>
        <w:spacing w:after="0" w:line="24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2C62ED7D" w14:textId="57111DAC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Oleh:</w:t>
      </w:r>
    </w:p>
    <w:p w14:paraId="6A3DAA80" w14:textId="313D214B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>Nama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 xml:space="preserve">: </w:t>
      </w:r>
      <w:r w:rsidR="003E5549">
        <w:rPr>
          <w:rFonts w:ascii="Times New Roman" w:eastAsia="Yu Gothic" w:hAnsi="Times New Roman" w:cs="Times New Roman"/>
          <w:sz w:val="24"/>
          <w:szCs w:val="24"/>
        </w:rPr>
        <w:t xml:space="preserve">Bramasto Daru </w:t>
      </w:r>
      <w:proofErr w:type="spellStart"/>
      <w:r w:rsidR="003E5549">
        <w:rPr>
          <w:rFonts w:ascii="Times New Roman" w:eastAsia="Yu Gothic" w:hAnsi="Times New Roman" w:cs="Times New Roman"/>
          <w:sz w:val="24"/>
          <w:szCs w:val="24"/>
        </w:rPr>
        <w:t>Satrio</w:t>
      </w:r>
      <w:proofErr w:type="spellEnd"/>
    </w:p>
    <w:p w14:paraId="5AC2E563" w14:textId="14FCE8A2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>NIM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>: 101070</w:t>
      </w:r>
      <w:r w:rsidR="00F778DE">
        <w:rPr>
          <w:rFonts w:ascii="Times New Roman" w:eastAsia="Yu Gothic" w:hAnsi="Times New Roman" w:cs="Times New Roman"/>
          <w:sz w:val="24"/>
          <w:szCs w:val="24"/>
        </w:rPr>
        <w:t>14</w:t>
      </w:r>
    </w:p>
    <w:p w14:paraId="01E6EE98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  <w:t xml:space="preserve">Program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ab/>
        <w:t xml:space="preserve">: D-III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Informasi</w:t>
      </w:r>
      <w:proofErr w:type="spellEnd"/>
    </w:p>
    <w:p w14:paraId="135BF8B7" w14:textId="45D18D1B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 xml:space="preserve">Telah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seminark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pada Seminar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(PKL) dan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inyataka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lulus pada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dd-mm-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yyy</w:t>
      </w:r>
      <w:r w:rsidR="00F778DE">
        <w:rPr>
          <w:rFonts w:ascii="Times New Roman" w:eastAsia="Yu Gothic" w:hAnsi="Times New Roman" w:cs="Times New Roman"/>
          <w:sz w:val="24"/>
          <w:szCs w:val="24"/>
        </w:rPr>
        <w:t>y</w:t>
      </w:r>
      <w:proofErr w:type="spellEnd"/>
    </w:p>
    <w:p w14:paraId="4A614080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0FF44BF0" w14:textId="7ED3C7A6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  <w:t xml:space="preserve">Subang, </w:t>
      </w:r>
      <w:r w:rsidR="00940824">
        <w:rPr>
          <w:rFonts w:ascii="Times New Roman" w:eastAsia="Yu Gothic" w:hAnsi="Times New Roman" w:cs="Times New Roman"/>
          <w:sz w:val="24"/>
          <w:szCs w:val="24"/>
        </w:rPr>
        <w:t>dd</w:t>
      </w:r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="00940824">
        <w:rPr>
          <w:rFonts w:ascii="Times New Roman" w:eastAsia="Yu Gothic" w:hAnsi="Times New Roman" w:cs="Times New Roman"/>
          <w:sz w:val="24"/>
          <w:szCs w:val="24"/>
        </w:rPr>
        <w:t>mm</w:t>
      </w:r>
      <w:r>
        <w:rPr>
          <w:rFonts w:ascii="Times New Roman" w:eastAsia="Yu Gothic" w:hAnsi="Times New Roman" w:cs="Times New Roman"/>
          <w:sz w:val="24"/>
          <w:szCs w:val="24"/>
        </w:rPr>
        <w:t xml:space="preserve"> 2023</w:t>
      </w:r>
    </w:p>
    <w:p w14:paraId="2A11FD12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0F266EF0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Menyetuju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Menyetujui</w:t>
      </w:r>
      <w:proofErr w:type="spellEnd"/>
    </w:p>
    <w:p w14:paraId="507AA708" w14:textId="29A8434E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Ketua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>,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Dosen</w:t>
      </w:r>
      <w:proofErr w:type="spellEnd"/>
      <w:r>
        <w:rPr>
          <w:rFonts w:ascii="Times New Roman" w:eastAsia="Yu Gothic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="Yu Gothic" w:hAnsi="Times New Roman" w:cs="Times New Roman"/>
          <w:sz w:val="24"/>
          <w:szCs w:val="24"/>
        </w:rPr>
        <w:t>Pembimbing</w:t>
      </w:r>
      <w:proofErr w:type="spellEnd"/>
    </w:p>
    <w:p w14:paraId="0C66C071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5CF15D0E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328BD028" w14:textId="77777777" w:rsidR="00232004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</w:p>
    <w:p w14:paraId="38BD61DA" w14:textId="6C8C457C" w:rsidR="00232004" w:rsidRDefault="001D384E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ri </w:t>
      </w:r>
      <w:proofErr w:type="spellStart"/>
      <w:r>
        <w:rPr>
          <w:rFonts w:ascii="Times New Roman" w:hAnsi="Times New Roman" w:cs="Times New Roman"/>
          <w:sz w:val="24"/>
          <w:szCs w:val="24"/>
        </w:rPr>
        <w:t>Herdiaw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n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, </w:t>
      </w:r>
      <w:proofErr w:type="gramStart"/>
      <w:r>
        <w:rPr>
          <w:rFonts w:ascii="Times New Roman" w:hAnsi="Times New Roman" w:cs="Times New Roman"/>
          <w:sz w:val="24"/>
          <w:szCs w:val="24"/>
        </w:rPr>
        <w:t>S.ST.,M.T.</w:t>
      </w:r>
      <w:proofErr w:type="gramEnd"/>
      <w:r w:rsidR="00232004">
        <w:rPr>
          <w:rFonts w:ascii="Times New Roman" w:eastAsia="Yu Gothic" w:hAnsi="Times New Roman" w:cs="Times New Roman"/>
          <w:sz w:val="24"/>
          <w:szCs w:val="24"/>
        </w:rPr>
        <w:tab/>
      </w:r>
      <w:r w:rsidR="008647F4">
        <w:rPr>
          <w:rFonts w:ascii="Times New Roman" w:eastAsia="Yu Gothic" w:hAnsi="Times New Roman" w:cs="Times New Roman"/>
          <w:sz w:val="24"/>
          <w:szCs w:val="24"/>
        </w:rPr>
        <w:t xml:space="preserve">  </w:t>
      </w:r>
      <w:proofErr w:type="spellStart"/>
      <w:r w:rsidR="003E5549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="003E55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5549">
        <w:rPr>
          <w:rFonts w:ascii="Times New Roman" w:hAnsi="Times New Roman" w:cs="Times New Roman"/>
          <w:sz w:val="24"/>
          <w:szCs w:val="24"/>
        </w:rPr>
        <w:t>Vernanda</w:t>
      </w:r>
      <w:proofErr w:type="spellEnd"/>
      <w:r w:rsidR="00232004" w:rsidRPr="00B86FAD">
        <w:rPr>
          <w:rFonts w:ascii="Times New Roman" w:hAnsi="Times New Roman" w:cs="Times New Roman"/>
          <w:sz w:val="24"/>
          <w:szCs w:val="24"/>
        </w:rPr>
        <w:t xml:space="preserve">, </w:t>
      </w:r>
      <w:r w:rsidR="00C6039B">
        <w:rPr>
          <w:rFonts w:ascii="Times New Roman" w:hAnsi="Times New Roman" w:cs="Times New Roman"/>
          <w:sz w:val="24"/>
          <w:szCs w:val="24"/>
        </w:rPr>
        <w:t>S.T</w:t>
      </w:r>
      <w:r w:rsidR="00232004" w:rsidRPr="00B86FAD">
        <w:rPr>
          <w:rFonts w:ascii="Times New Roman" w:hAnsi="Times New Roman" w:cs="Times New Roman"/>
          <w:sz w:val="24"/>
          <w:szCs w:val="24"/>
        </w:rPr>
        <w:t>.</w:t>
      </w:r>
      <w:r w:rsidR="00C6039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 w:rsidR="00C6039B">
        <w:rPr>
          <w:rFonts w:ascii="Times New Roman" w:hAnsi="Times New Roman" w:cs="Times New Roman"/>
          <w:sz w:val="24"/>
          <w:szCs w:val="24"/>
        </w:rPr>
        <w:t>M.Pd</w:t>
      </w:r>
      <w:proofErr w:type="spellEnd"/>
      <w:proofErr w:type="gramEnd"/>
    </w:p>
    <w:p w14:paraId="545FC16F" w14:textId="52E9F63B" w:rsidR="00232004" w:rsidRPr="00804D39" w:rsidRDefault="00232004" w:rsidP="00232004">
      <w:pPr>
        <w:rPr>
          <w:rFonts w:ascii="Times New Roman" w:eastAsia="Yu Gothic" w:hAnsi="Times New Roman" w:cs="Times New Roman"/>
          <w:sz w:val="24"/>
          <w:szCs w:val="24"/>
        </w:rPr>
      </w:pPr>
      <w:r>
        <w:rPr>
          <w:rFonts w:ascii="Times New Roman" w:eastAsia="Yu Gothic" w:hAnsi="Times New Roman" w:cs="Times New Roman"/>
          <w:sz w:val="24"/>
          <w:szCs w:val="24"/>
        </w:rPr>
        <w:t xml:space="preserve">NIP </w:t>
      </w:r>
      <w:r w:rsidR="001D384E">
        <w:rPr>
          <w:rFonts w:ascii="Times New Roman" w:eastAsia="Yu Gothic" w:hAnsi="Times New Roman" w:cs="Times New Roman"/>
          <w:sz w:val="24"/>
          <w:szCs w:val="24"/>
        </w:rPr>
        <w:t>198</w:t>
      </w:r>
      <w:r w:rsidR="008647F4">
        <w:rPr>
          <w:rFonts w:ascii="Times New Roman" w:eastAsia="Yu Gothic" w:hAnsi="Times New Roman" w:cs="Times New Roman"/>
          <w:sz w:val="24"/>
          <w:szCs w:val="24"/>
        </w:rPr>
        <w:t>801052019031008</w:t>
      </w:r>
      <w:r>
        <w:rPr>
          <w:rFonts w:ascii="Times New Roman" w:eastAsia="Yu Gothic" w:hAnsi="Times New Roman" w:cs="Times New Roman"/>
          <w:sz w:val="24"/>
          <w:szCs w:val="24"/>
        </w:rPr>
        <w:tab/>
      </w:r>
      <w:proofErr w:type="gramStart"/>
      <w:r>
        <w:rPr>
          <w:rFonts w:ascii="Times New Roman" w:eastAsia="Yu Gothic" w:hAnsi="Times New Roman" w:cs="Times New Roman"/>
          <w:sz w:val="24"/>
          <w:szCs w:val="24"/>
        </w:rPr>
        <w:tab/>
      </w:r>
      <w:r w:rsidR="008647F4">
        <w:rPr>
          <w:rFonts w:ascii="Times New Roman" w:eastAsia="Yu Gothic" w:hAnsi="Times New Roman" w:cs="Times New Roman"/>
          <w:sz w:val="24"/>
          <w:szCs w:val="24"/>
        </w:rPr>
        <w:t xml:space="preserve">  </w:t>
      </w:r>
      <w:r>
        <w:rPr>
          <w:rFonts w:ascii="Times New Roman" w:eastAsia="Yu Gothic" w:hAnsi="Times New Roman" w:cs="Times New Roman"/>
          <w:sz w:val="24"/>
          <w:szCs w:val="24"/>
        </w:rPr>
        <w:t>NIP</w:t>
      </w:r>
      <w:proofErr w:type="gramEnd"/>
      <w:r w:rsidR="00E05FF9">
        <w:rPr>
          <w:rFonts w:ascii="Times New Roman" w:eastAsia="Yu Gothic" w:hAnsi="Times New Roman" w:cs="Times New Roman"/>
          <w:sz w:val="24"/>
          <w:szCs w:val="24"/>
        </w:rPr>
        <w:t xml:space="preserve"> </w:t>
      </w:r>
      <w:r w:rsidR="00E05FF9" w:rsidRPr="00E05FF9">
        <w:rPr>
          <w:rFonts w:ascii="Times New Roman" w:eastAsia="Yu Gothic" w:hAnsi="Times New Roman" w:cs="Times New Roman"/>
          <w:sz w:val="24"/>
          <w:szCs w:val="24"/>
        </w:rPr>
        <w:t>199104302019032018</w:t>
      </w:r>
    </w:p>
    <w:p w14:paraId="66871A4E" w14:textId="77777777" w:rsidR="00421442" w:rsidRPr="006F4FE6" w:rsidRDefault="00421442" w:rsidP="00A3447B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4355958B" w14:textId="77777777" w:rsidR="00374E3B" w:rsidRPr="006F4FE6" w:rsidRDefault="00374E3B" w:rsidP="00A3447B">
      <w:pPr>
        <w:pStyle w:val="Heading1"/>
        <w:spacing w:before="0" w:line="360" w:lineRule="auto"/>
        <w:jc w:val="center"/>
        <w:rPr>
          <w:rFonts w:ascii="Times New Roman" w:hAnsi="Times New Roman" w:cs="Times New Roman"/>
          <w:color w:val="auto"/>
          <w:sz w:val="28"/>
          <w:szCs w:val="28"/>
        </w:rPr>
      </w:pPr>
    </w:p>
    <w:p w14:paraId="4556C106" w14:textId="77777777" w:rsidR="00374E3B" w:rsidRPr="006F4FE6" w:rsidRDefault="00374E3B" w:rsidP="003D3892"/>
    <w:p w14:paraId="2C37E09E" w14:textId="77777777" w:rsidR="00374E3B" w:rsidRPr="006F4FE6" w:rsidRDefault="00374E3B" w:rsidP="003D3892"/>
    <w:p w14:paraId="35EB6F3E" w14:textId="77777777" w:rsidR="00374E3B" w:rsidRPr="006F4FE6" w:rsidRDefault="00374E3B" w:rsidP="003D3892"/>
    <w:p w14:paraId="24176DB3" w14:textId="77777777" w:rsidR="00374E3B" w:rsidRPr="006F4FE6" w:rsidRDefault="00374E3B" w:rsidP="003D3892"/>
    <w:p w14:paraId="7D6CF53F" w14:textId="77777777" w:rsidR="0023548E" w:rsidRPr="006F4FE6" w:rsidRDefault="0023548E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bookmarkStart w:id="3" w:name="_Toc91426357"/>
      <w:r w:rsidRPr="006F4FE6"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697C75B0" w14:textId="6A1733FF" w:rsidR="007207A2" w:rsidRPr="003570F4" w:rsidRDefault="00B95C24" w:rsidP="007207A2">
      <w:pPr>
        <w:pStyle w:val="Heading1"/>
        <w:spacing w:before="0" w:line="24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4" w:name="_Toc93057612"/>
      <w:bookmarkStart w:id="5" w:name="_Toc117378135"/>
      <w:r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HALAMAN</w:t>
      </w:r>
      <w:r w:rsidR="00F01A8F" w:rsidRPr="003570F4">
        <w:rPr>
          <w:rFonts w:ascii="Times New Roman" w:hAnsi="Times New Roman" w:cs="Times New Roman"/>
          <w:b/>
          <w:color w:val="auto"/>
          <w:sz w:val="28"/>
          <w:szCs w:val="28"/>
        </w:rPr>
        <w:t xml:space="preserve"> PERNYATAAN PENULIS</w:t>
      </w:r>
      <w:r w:rsidR="00511068" w:rsidRPr="003570F4">
        <w:rPr>
          <w:rFonts w:ascii="Times New Roman" w:hAnsi="Times New Roman" w:cs="Times New Roman"/>
          <w:b/>
          <w:color w:val="auto"/>
          <w:sz w:val="28"/>
          <w:szCs w:val="28"/>
        </w:rPr>
        <w:t xml:space="preserve"> LAPORAN</w:t>
      </w:r>
      <w:bookmarkEnd w:id="4"/>
      <w:bookmarkEnd w:id="5"/>
    </w:p>
    <w:p w14:paraId="41C24560" w14:textId="2736A67B" w:rsidR="001530E7" w:rsidRPr="003570F4" w:rsidRDefault="00A36C03" w:rsidP="007207A2">
      <w:pPr>
        <w:pStyle w:val="Heading1"/>
        <w:spacing w:before="0" w:line="60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6" w:name="_Toc93057613"/>
      <w:bookmarkStart w:id="7" w:name="_Toc117378136"/>
      <w:r w:rsidRPr="003570F4">
        <w:rPr>
          <w:rFonts w:ascii="Times New Roman" w:hAnsi="Times New Roman" w:cs="Times New Roman"/>
          <w:b/>
          <w:color w:val="auto"/>
          <w:sz w:val="28"/>
          <w:szCs w:val="28"/>
        </w:rPr>
        <w:t>PRAKTIK KERJA LAPANGAN</w:t>
      </w:r>
      <w:bookmarkEnd w:id="3"/>
      <w:bookmarkEnd w:id="6"/>
      <w:bookmarkEnd w:id="7"/>
    </w:p>
    <w:p w14:paraId="677F90A7" w14:textId="16D20B51" w:rsidR="00EA7A4E" w:rsidRPr="006F4FE6" w:rsidRDefault="00A862D6" w:rsidP="00E60955">
      <w:pPr>
        <w:spacing w:after="0"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  <w:r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PEMBUATAN APLIKASI WEB KUMIS APP DENGAN MENGGUNAKAN </w:t>
      </w:r>
      <w:r w:rsidRPr="00A862D6">
        <w:rPr>
          <w:rFonts w:ascii="Times New Roman" w:eastAsia="Yu Gothic" w:hAnsi="Times New Roman" w:cs="Times New Roman"/>
          <w:b/>
          <w:bCs/>
          <w:i/>
          <w:iCs/>
          <w:sz w:val="24"/>
          <w:szCs w:val="24"/>
        </w:rPr>
        <w:t>FRAMEWORK</w:t>
      </w:r>
      <w:r w:rsidRPr="00A862D6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LARAVEL</w:t>
      </w:r>
      <w:r w:rsidRPr="00A34212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 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DI PT </w:t>
      </w:r>
      <w:r w:rsidRPr="00A905DD">
        <w:rPr>
          <w:rFonts w:ascii="Times New Roman" w:eastAsia="Yu Gothic" w:hAnsi="Times New Roman" w:cs="Times New Roman"/>
          <w:b/>
          <w:bCs/>
          <w:sz w:val="24"/>
          <w:szCs w:val="24"/>
        </w:rPr>
        <w:t xml:space="preserve">ODISYS </w:t>
      </w:r>
      <w:r>
        <w:rPr>
          <w:rFonts w:ascii="Times New Roman" w:eastAsia="Yu Gothic" w:hAnsi="Times New Roman" w:cs="Times New Roman"/>
          <w:b/>
          <w:bCs/>
          <w:sz w:val="24"/>
          <w:szCs w:val="24"/>
        </w:rPr>
        <w:t>INDONESIA</w:t>
      </w:r>
    </w:p>
    <w:p w14:paraId="75A939F4" w14:textId="1AEFF792" w:rsidR="00374E3B" w:rsidRPr="006F4FE6" w:rsidRDefault="00374E3B" w:rsidP="00A3447B">
      <w:pPr>
        <w:spacing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t>“</w:t>
      </w:r>
      <w:r w:rsidRPr="006F4FE6">
        <w:rPr>
          <w:rFonts w:ascii="Times New Roman" w:hAnsi="Times New Roman" w:cs="Times New Roman"/>
          <w:i/>
          <w:sz w:val="24"/>
          <w:szCs w:val="24"/>
        </w:rPr>
        <w:t xml:space="preserve">Saya yan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ertandat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di</w:t>
      </w:r>
      <w:r w:rsidR="00106E84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wah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A5541B" w:rsidRPr="006F4FE6">
        <w:rPr>
          <w:rFonts w:ascii="Times New Roman" w:hAnsi="Times New Roman" w:cs="Times New Roman"/>
          <w:i/>
          <w:sz w:val="24"/>
          <w:szCs w:val="24"/>
        </w:rPr>
        <w:t>menyata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207A2"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dalah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ur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hasil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ekerja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endir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.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ida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1DB4" w:rsidRPr="006F4FE6">
        <w:rPr>
          <w:rFonts w:ascii="Times New Roman" w:hAnsi="Times New Roman" w:cs="Times New Roman"/>
          <w:i/>
          <w:sz w:val="24"/>
          <w:szCs w:val="24"/>
        </w:rPr>
        <w:t>ada</w:t>
      </w:r>
      <w:proofErr w:type="spellEnd"/>
      <w:r w:rsidR="00531DB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531DB4" w:rsidRPr="006F4FE6">
        <w:rPr>
          <w:rFonts w:ascii="Times New Roman" w:hAnsi="Times New Roman" w:cs="Times New Roman"/>
          <w:i/>
          <w:sz w:val="24"/>
          <w:szCs w:val="24"/>
        </w:rPr>
        <w:t>pekerjaan</w:t>
      </w:r>
      <w:proofErr w:type="spellEnd"/>
      <w:r w:rsidR="00531DB4" w:rsidRPr="006F4FE6">
        <w:rPr>
          <w:rFonts w:ascii="Times New Roman" w:hAnsi="Times New Roman" w:cs="Times New Roman"/>
          <w:i/>
          <w:sz w:val="24"/>
          <w:szCs w:val="24"/>
        </w:rPr>
        <w:t xml:space="preserve"> orang lain y</w:t>
      </w:r>
      <w:r w:rsidRPr="006F4FE6">
        <w:rPr>
          <w:rFonts w:ascii="Times New Roman" w:hAnsi="Times New Roman" w:cs="Times New Roman"/>
          <w:i/>
          <w:sz w:val="24"/>
          <w:szCs w:val="24"/>
        </w:rPr>
        <w:t>a</w:t>
      </w:r>
      <w:r w:rsidR="00531DB4" w:rsidRPr="006F4FE6">
        <w:rPr>
          <w:rFonts w:ascii="Times New Roman" w:hAnsi="Times New Roman" w:cs="Times New Roman"/>
          <w:i/>
          <w:sz w:val="24"/>
          <w:szCs w:val="24"/>
        </w:rPr>
        <w:t>n</w:t>
      </w:r>
      <w:r w:rsidRPr="006F4FE6">
        <w:rPr>
          <w:rFonts w:ascii="Times New Roman" w:hAnsi="Times New Roman" w:cs="Times New Roman"/>
          <w:i/>
          <w:sz w:val="24"/>
          <w:szCs w:val="24"/>
        </w:rPr>
        <w:t xml:space="preserve">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guna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anp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nyebut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umbern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>.</w:t>
      </w:r>
    </w:p>
    <w:p w14:paraId="7EAB32C3" w14:textId="45FEF10E" w:rsidR="00037724" w:rsidRPr="006F4FE6" w:rsidRDefault="007207A2" w:rsidP="003060DC">
      <w:pPr>
        <w:spacing w:before="240"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</w:t>
      </w:r>
      <w:r w:rsidR="00374E3B" w:rsidRPr="006F4FE6">
        <w:rPr>
          <w:rFonts w:ascii="Times New Roman" w:hAnsi="Times New Roman" w:cs="Times New Roman"/>
          <w:i/>
          <w:sz w:val="24"/>
          <w:szCs w:val="24"/>
        </w:rPr>
        <w:t>ateri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dalam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="00374E3B"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="00374E3B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374E3B" w:rsidRPr="006F4FE6">
        <w:rPr>
          <w:rFonts w:ascii="Times New Roman" w:hAnsi="Times New Roman" w:cs="Times New Roman"/>
          <w:i/>
          <w:sz w:val="24"/>
          <w:szCs w:val="24"/>
        </w:rPr>
        <w:t>La</w:t>
      </w:r>
      <w:r w:rsidR="00037724" w:rsidRPr="006F4FE6">
        <w:rPr>
          <w:rFonts w:ascii="Times New Roman" w:hAnsi="Times New Roman" w:cs="Times New Roman"/>
          <w:i/>
          <w:sz w:val="24"/>
          <w:szCs w:val="24"/>
        </w:rPr>
        <w:t>pa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tida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elum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pernah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isaji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iguna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ebaga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ah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</w:t>
      </w:r>
      <w:r w:rsidR="00037724" w:rsidRPr="006F4FE6">
        <w:rPr>
          <w:rFonts w:ascii="Times New Roman" w:hAnsi="Times New Roman" w:cs="Times New Roman"/>
          <w:i/>
          <w:sz w:val="24"/>
          <w:szCs w:val="24"/>
        </w:rPr>
        <w:t>akalah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/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ugas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Akhir/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Lapor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</w:t>
      </w:r>
      <w:r w:rsidR="00110405">
        <w:rPr>
          <w:rFonts w:ascii="Times New Roman" w:hAnsi="Times New Roman" w:cs="Times New Roman"/>
          <w:i/>
          <w:sz w:val="24"/>
          <w:szCs w:val="24"/>
        </w:rPr>
        <w:t>i</w:t>
      </w:r>
      <w:r w:rsidRPr="006F4FE6">
        <w:rPr>
          <w:rFonts w:ascii="Times New Roman" w:hAnsi="Times New Roman" w:cs="Times New Roman"/>
          <w:i/>
          <w:sz w:val="24"/>
          <w:szCs w:val="24"/>
        </w:rPr>
        <w:t>k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lain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kecuali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menyatak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dengan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jelas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037724" w:rsidRPr="006F4FE6">
        <w:rPr>
          <w:rFonts w:ascii="Times New Roman" w:hAnsi="Times New Roman" w:cs="Times New Roman"/>
          <w:i/>
          <w:sz w:val="24"/>
          <w:szCs w:val="24"/>
        </w:rPr>
        <w:t>menggunakannya</w:t>
      </w:r>
      <w:proofErr w:type="spellEnd"/>
      <w:r w:rsidR="00037724" w:rsidRPr="006F4FE6">
        <w:rPr>
          <w:rFonts w:ascii="Times New Roman" w:hAnsi="Times New Roman" w:cs="Times New Roman"/>
          <w:i/>
          <w:sz w:val="24"/>
          <w:szCs w:val="24"/>
        </w:rPr>
        <w:t>.</w:t>
      </w:r>
    </w:p>
    <w:p w14:paraId="63E7920D" w14:textId="449F2ECF" w:rsidR="00037724" w:rsidRPr="006F4FE6" w:rsidRDefault="00037724" w:rsidP="003060DC">
      <w:pPr>
        <w:spacing w:before="240" w:after="0" w:line="360" w:lineRule="auto"/>
        <w:jc w:val="both"/>
        <w:rPr>
          <w:rFonts w:ascii="Times New Roman" w:hAnsi="Times New Roman" w:cs="Times New Roman"/>
          <w:i/>
          <w:sz w:val="24"/>
          <w:szCs w:val="24"/>
        </w:rPr>
      </w:pPr>
      <w:r w:rsidRPr="006F4FE6">
        <w:rPr>
          <w:rFonts w:ascii="Times New Roman" w:hAnsi="Times New Roman" w:cs="Times New Roman"/>
          <w:i/>
          <w:sz w:val="24"/>
          <w:szCs w:val="24"/>
        </w:rPr>
        <w:t xml:space="preserve">Saya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maham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bahw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="007207A2" w:rsidRPr="006F4FE6">
        <w:rPr>
          <w:rFonts w:ascii="Times New Roman" w:hAnsi="Times New Roman" w:cs="Times New Roman"/>
          <w:i/>
          <w:sz w:val="24"/>
          <w:szCs w:val="24"/>
        </w:rPr>
        <w:t>l</w:t>
      </w:r>
      <w:r w:rsidRPr="006F4FE6">
        <w:rPr>
          <w:rFonts w:ascii="Times New Roman" w:hAnsi="Times New Roman" w:cs="Times New Roman"/>
          <w:i/>
          <w:sz w:val="24"/>
          <w:szCs w:val="24"/>
        </w:rPr>
        <w:t>apor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rakti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Lapang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yang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sa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kumpul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in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apat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iperbanya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r w:rsidR="007207A2" w:rsidRPr="006F4FE6">
        <w:rPr>
          <w:rFonts w:ascii="Times New Roman" w:hAnsi="Times New Roman" w:cs="Times New Roman"/>
          <w:i/>
          <w:sz w:val="24"/>
          <w:szCs w:val="24"/>
        </w:rPr>
        <w:t xml:space="preserve">dan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tau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dikomunikasik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untuk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tujuan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mendeteksi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adanya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i/>
          <w:sz w:val="24"/>
          <w:szCs w:val="24"/>
        </w:rPr>
        <w:t>plagiarisme</w:t>
      </w:r>
      <w:proofErr w:type="spellEnd"/>
      <w:r w:rsidRPr="006F4FE6">
        <w:rPr>
          <w:rFonts w:ascii="Times New Roman" w:hAnsi="Times New Roman" w:cs="Times New Roman"/>
          <w:i/>
          <w:sz w:val="24"/>
          <w:szCs w:val="24"/>
        </w:rPr>
        <w:t>”</w:t>
      </w:r>
    </w:p>
    <w:p w14:paraId="6E41DD4B" w14:textId="77777777" w:rsidR="00037724" w:rsidRPr="006F4FE6" w:rsidRDefault="00037724" w:rsidP="00A3447B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</w:p>
    <w:p w14:paraId="6FD38B77" w14:textId="77777777" w:rsidR="00037724" w:rsidRPr="006F4FE6" w:rsidRDefault="00037724" w:rsidP="00A3447B">
      <w:pPr>
        <w:spacing w:after="0" w:line="360" w:lineRule="auto"/>
        <w:rPr>
          <w:rFonts w:ascii="Times New Roman" w:hAnsi="Times New Roman" w:cs="Times New Roman"/>
          <w:i/>
          <w:sz w:val="24"/>
          <w:szCs w:val="24"/>
        </w:rPr>
      </w:pPr>
    </w:p>
    <w:tbl>
      <w:tblPr>
        <w:tblStyle w:val="TableGrid"/>
        <w:tblW w:w="0" w:type="auto"/>
        <w:tblInd w:w="524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2693"/>
      </w:tblGrid>
      <w:tr w:rsidR="007D1851" w:rsidRPr="006F4FE6" w14:paraId="6F5A02EE" w14:textId="77777777" w:rsidTr="00416769">
        <w:tc>
          <w:tcPr>
            <w:tcW w:w="2693" w:type="dxa"/>
          </w:tcPr>
          <w:p w14:paraId="46D4DE1E" w14:textId="7C6269D6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4FE6">
              <w:rPr>
                <w:rFonts w:ascii="Times New Roman" w:hAnsi="Times New Roman" w:cs="Times New Roman"/>
                <w:sz w:val="24"/>
                <w:szCs w:val="24"/>
              </w:rPr>
              <w:t xml:space="preserve">Subang, </w:t>
            </w:r>
          </w:p>
        </w:tc>
      </w:tr>
      <w:tr w:rsidR="007D1851" w:rsidRPr="006F4FE6" w14:paraId="13F9424C" w14:textId="77777777" w:rsidTr="00416769">
        <w:tc>
          <w:tcPr>
            <w:tcW w:w="2693" w:type="dxa"/>
          </w:tcPr>
          <w:p w14:paraId="6B2F6316" w14:textId="6C5FDBA4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 w:rsidRPr="006F4FE6">
              <w:rPr>
                <w:rFonts w:ascii="Times New Roman" w:hAnsi="Times New Roman" w:cs="Times New Roman"/>
                <w:sz w:val="24"/>
                <w:szCs w:val="24"/>
              </w:rPr>
              <w:t xml:space="preserve">Yang </w:t>
            </w:r>
            <w:proofErr w:type="spellStart"/>
            <w:r w:rsidRPr="006F4FE6">
              <w:rPr>
                <w:rFonts w:ascii="Times New Roman" w:hAnsi="Times New Roman" w:cs="Times New Roman"/>
                <w:sz w:val="24"/>
                <w:szCs w:val="24"/>
              </w:rPr>
              <w:t>menyatakan</w:t>
            </w:r>
            <w:proofErr w:type="spellEnd"/>
            <w:r w:rsidRPr="006F4FE6">
              <w:rPr>
                <w:rFonts w:ascii="Times New Roman" w:hAnsi="Times New Roman" w:cs="Times New Roman"/>
                <w:sz w:val="24"/>
                <w:szCs w:val="24"/>
              </w:rPr>
              <w:t>,</w:t>
            </w:r>
          </w:p>
        </w:tc>
      </w:tr>
      <w:tr w:rsidR="007D1851" w:rsidRPr="006F4FE6" w14:paraId="7C2A2250" w14:textId="77777777" w:rsidTr="00416769">
        <w:tc>
          <w:tcPr>
            <w:tcW w:w="2693" w:type="dxa"/>
          </w:tcPr>
          <w:p w14:paraId="5C712876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1BDF805F" w14:textId="77777777" w:rsidTr="00416769">
        <w:tc>
          <w:tcPr>
            <w:tcW w:w="2693" w:type="dxa"/>
          </w:tcPr>
          <w:p w14:paraId="77734308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5873C2F1" w14:textId="77777777" w:rsidTr="00416769">
        <w:trPr>
          <w:trHeight w:val="578"/>
        </w:trPr>
        <w:tc>
          <w:tcPr>
            <w:tcW w:w="2693" w:type="dxa"/>
          </w:tcPr>
          <w:p w14:paraId="684C76BB" w14:textId="77777777" w:rsidR="00037724" w:rsidRPr="006F4FE6" w:rsidRDefault="00037724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D1851" w:rsidRPr="006F4FE6" w14:paraId="698445CA" w14:textId="77777777" w:rsidTr="00416769">
        <w:tc>
          <w:tcPr>
            <w:tcW w:w="2693" w:type="dxa"/>
          </w:tcPr>
          <w:p w14:paraId="6C0A7DAD" w14:textId="2AB2B031" w:rsidR="00037724" w:rsidRPr="006F4FE6" w:rsidRDefault="003E5549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ramasto Daru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trio</w:t>
            </w:r>
            <w:proofErr w:type="spellEnd"/>
          </w:p>
        </w:tc>
      </w:tr>
      <w:tr w:rsidR="00D15576" w:rsidRPr="006F4FE6" w14:paraId="5D4CB38C" w14:textId="77777777" w:rsidTr="00416769">
        <w:tc>
          <w:tcPr>
            <w:tcW w:w="2693" w:type="dxa"/>
          </w:tcPr>
          <w:p w14:paraId="12763E9C" w14:textId="0E416E4A" w:rsidR="00037724" w:rsidRPr="006F4FE6" w:rsidRDefault="00D81C2B" w:rsidP="00416769">
            <w:pPr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1070</w:t>
            </w:r>
            <w:r w:rsidR="003E5549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</w:tr>
    </w:tbl>
    <w:p w14:paraId="219A52F0" w14:textId="77777777" w:rsidR="00037724" w:rsidRPr="006F4FE6" w:rsidRDefault="00037724" w:rsidP="00A3447B">
      <w:pPr>
        <w:spacing w:after="0"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0A3462B9" w14:textId="77777777" w:rsidR="00F01A8F" w:rsidRPr="006F4FE6" w:rsidRDefault="00F01A8F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br w:type="page"/>
      </w:r>
    </w:p>
    <w:p w14:paraId="121A4CC5" w14:textId="3CBCF42D" w:rsidR="007F22EE" w:rsidRDefault="00F01A8F" w:rsidP="00A3447B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8" w:name="_Toc91426358"/>
      <w:bookmarkStart w:id="9" w:name="_Toc93057614"/>
      <w:bookmarkStart w:id="10" w:name="_Toc117378137"/>
      <w:r w:rsidRPr="00735B1A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ABSTRAK</w:t>
      </w:r>
      <w:bookmarkEnd w:id="8"/>
      <w:bookmarkEnd w:id="9"/>
      <w:bookmarkEnd w:id="10"/>
    </w:p>
    <w:p w14:paraId="36AF5873" w14:textId="6DCC6973" w:rsidR="002A1159" w:rsidRPr="00E56419" w:rsidRDefault="00C37538" w:rsidP="00BA3415">
      <w:pPr>
        <w:spacing w:line="360" w:lineRule="auto"/>
        <w:jc w:val="both"/>
        <w:rPr>
          <w:rFonts w:ascii="Times New Roman" w:eastAsiaTheme="majorEastAsia" w:hAnsi="Times New Roman" w:cs="Times New Roman"/>
          <w:b/>
          <w:i/>
          <w:sz w:val="24"/>
          <w:szCs w:val="24"/>
        </w:rPr>
      </w:pP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Implementas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software quality assurance (SQA) pada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usaha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teknolog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ogisti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rupa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angkah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nting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untu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njami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bahwa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iste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angka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una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yang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ikembang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dan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iguna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oleh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usaha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tersebu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menuh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tandar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ualitas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yang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itetap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. SQA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terdir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ar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ekumpul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proses dan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aktivitas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yang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bertuju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untu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masti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bahwa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iste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angka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una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yang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ikembang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menuh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pesifikas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yang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itetap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,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bekerja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eng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bai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, dan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esua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eng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ebutuh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ngguna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.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Implementas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SQA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apa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mba</w:t>
      </w:r>
      <w:proofErr w:type="spellEnd"/>
      <w:r w:rsidR="00A34212"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ab/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ntu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usaha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teknolog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ogisti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ala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ngelola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roye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ngembang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iste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angka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una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eng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ebih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efektif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,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ningkat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ualitas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rodu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yang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ihasil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, dan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ngurang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risiko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egagal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iste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angka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una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. SQA juga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apa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mbantu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usaha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ala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ngelola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aspek-aspe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ualitas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iste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angka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una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epert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eandal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,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eaman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, dan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epatuh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terhadap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tandar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industr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yang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berlaku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.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eng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emiki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,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implementas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SQA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rupak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bagi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nting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ar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strategi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keseluruh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usahaan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teknologi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ogisti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dala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mengelola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sistem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perangkat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lunak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 yang </w:t>
      </w:r>
      <w:proofErr w:type="spellStart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>berkualitas</w:t>
      </w:r>
      <w:proofErr w:type="spellEnd"/>
      <w:r w:rsidRPr="00656C1C">
        <w:rPr>
          <w:rFonts w:ascii="Times New Roman" w:hAnsi="Times New Roman" w:cs="Times New Roman"/>
          <w:color w:val="808080" w:themeColor="background1" w:themeShade="80"/>
          <w:sz w:val="24"/>
          <w:szCs w:val="24"/>
        </w:rPr>
        <w:t xml:space="preserve">. </w:t>
      </w:r>
      <w:r w:rsidR="00E56419"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 xml:space="preserve">Kata </w:t>
      </w:r>
      <w:proofErr w:type="spellStart"/>
      <w:r w:rsidR="00E56419"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>Kunci</w:t>
      </w:r>
      <w:proofErr w:type="spellEnd"/>
      <w:r w:rsidRPr="00656C1C">
        <w:rPr>
          <w:rFonts w:ascii="Times New Roman" w:hAnsi="Times New Roman" w:cs="Times New Roman"/>
          <w:b/>
          <w:iCs/>
          <w:color w:val="808080" w:themeColor="background1" w:themeShade="80"/>
          <w:sz w:val="24"/>
          <w:szCs w:val="24"/>
        </w:rPr>
        <w:t>:</w:t>
      </w:r>
      <w:r w:rsidRPr="00656C1C">
        <w:rPr>
          <w:rFonts w:ascii="Times New Roman" w:hAnsi="Times New Roman" w:cs="Times New Roman"/>
          <w:b/>
          <w:i/>
          <w:color w:val="808080" w:themeColor="background1" w:themeShade="80"/>
          <w:sz w:val="24"/>
          <w:szCs w:val="24"/>
        </w:rPr>
        <w:t xml:space="preserve"> </w:t>
      </w:r>
      <w:r w:rsidR="002A1159" w:rsidRPr="00E56419">
        <w:rPr>
          <w:rFonts w:ascii="Times New Roman" w:hAnsi="Times New Roman" w:cs="Times New Roman"/>
          <w:b/>
          <w:i/>
          <w:sz w:val="24"/>
          <w:szCs w:val="24"/>
        </w:rPr>
        <w:br w:type="page"/>
      </w:r>
    </w:p>
    <w:p w14:paraId="1A010AE3" w14:textId="2478505A" w:rsidR="00E37CA7" w:rsidRPr="004E4138" w:rsidRDefault="007F22EE" w:rsidP="00852538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i/>
          <w:color w:val="auto"/>
          <w:sz w:val="28"/>
          <w:szCs w:val="28"/>
        </w:rPr>
      </w:pPr>
      <w:bookmarkStart w:id="11" w:name="_Toc91426359"/>
      <w:bookmarkStart w:id="12" w:name="_Toc93057615"/>
      <w:bookmarkStart w:id="13" w:name="_Toc117378138"/>
      <w:r w:rsidRPr="004E4138">
        <w:rPr>
          <w:rFonts w:ascii="Times New Roman" w:hAnsi="Times New Roman" w:cs="Times New Roman"/>
          <w:b/>
          <w:i/>
          <w:color w:val="auto"/>
          <w:sz w:val="28"/>
          <w:szCs w:val="28"/>
        </w:rPr>
        <w:lastRenderedPageBreak/>
        <w:t>ABSTRACT</w:t>
      </w:r>
      <w:bookmarkEnd w:id="11"/>
      <w:bookmarkEnd w:id="12"/>
      <w:bookmarkEnd w:id="13"/>
    </w:p>
    <w:p w14:paraId="16BC0749" w14:textId="09B2CD78" w:rsidR="001530E7" w:rsidRPr="006F4FE6" w:rsidRDefault="001530E7" w:rsidP="00C53216">
      <w:pPr>
        <w:spacing w:after="0" w:line="360" w:lineRule="auto"/>
        <w:jc w:val="both"/>
        <w:rPr>
          <w:rFonts w:ascii="Times New Roman" w:hAnsi="Times New Roman" w:cs="Times New Roman"/>
          <w:b/>
          <w:sz w:val="28"/>
          <w:szCs w:val="28"/>
        </w:rPr>
      </w:pPr>
      <w:r w:rsidRPr="006F4FE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1B773713" w14:textId="5C9BBBF3" w:rsidR="003D252B" w:rsidRDefault="001530E7" w:rsidP="003D252B">
      <w:pPr>
        <w:pStyle w:val="Heading1"/>
        <w:spacing w:before="0"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4" w:name="_Toc91426360"/>
      <w:bookmarkStart w:id="15" w:name="_Toc93057616"/>
      <w:bookmarkStart w:id="16" w:name="_Toc117378139"/>
      <w:r w:rsidRPr="004E4138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KATA PENGANTAR</w:t>
      </w:r>
      <w:bookmarkEnd w:id="14"/>
      <w:bookmarkEnd w:id="15"/>
      <w:bookmarkEnd w:id="16"/>
    </w:p>
    <w:p w14:paraId="5D864E9D" w14:textId="587DE467" w:rsidR="003D252B" w:rsidRDefault="003D252B" w:rsidP="00BA4812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uji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anjat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uh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Mah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Es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aruni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-Nya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akhirny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epat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terselesaik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D252B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3D252B">
        <w:rPr>
          <w:rFonts w:ascii="Times New Roman" w:hAnsi="Times New Roman" w:cs="Times New Roman"/>
          <w:sz w:val="24"/>
          <w:szCs w:val="24"/>
        </w:rPr>
        <w:t>.</w:t>
      </w:r>
    </w:p>
    <w:p w14:paraId="70B0250C" w14:textId="4F516F4E" w:rsidR="003D252B" w:rsidRDefault="003D252B" w:rsidP="00B86FAD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227F1EF" w14:textId="2143ECC0" w:rsidR="003D252B" w:rsidRPr="00B86FAD" w:rsidRDefault="003D252B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="00FC7609">
        <w:rPr>
          <w:rFonts w:ascii="Times New Roman" w:hAnsi="Times New Roman" w:cs="Times New Roman"/>
          <w:sz w:val="24"/>
          <w:szCs w:val="24"/>
        </w:rPr>
        <w:t>Nunu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Nugraha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P</w:t>
      </w:r>
      <w:r w:rsidR="001D384E">
        <w:rPr>
          <w:rFonts w:ascii="Times New Roman" w:hAnsi="Times New Roman" w:cs="Times New Roman"/>
          <w:sz w:val="24"/>
          <w:szCs w:val="24"/>
        </w:rPr>
        <w:t xml:space="preserve">., </w:t>
      </w:r>
      <w:proofErr w:type="spellStart"/>
      <w:r w:rsidR="001D384E">
        <w:rPr>
          <w:rFonts w:ascii="Times New Roman" w:hAnsi="Times New Roman" w:cs="Times New Roman"/>
          <w:sz w:val="24"/>
          <w:szCs w:val="24"/>
        </w:rPr>
        <w:t>S.</w:t>
      </w:r>
      <w:r w:rsidR="00FC7609">
        <w:rPr>
          <w:rFonts w:ascii="Times New Roman" w:hAnsi="Times New Roman" w:cs="Times New Roman"/>
          <w:sz w:val="24"/>
          <w:szCs w:val="24"/>
        </w:rPr>
        <w:t>Pd</w:t>
      </w:r>
      <w:proofErr w:type="spellEnd"/>
      <w:r w:rsidR="001D384E">
        <w:rPr>
          <w:rFonts w:ascii="Times New Roman" w:hAnsi="Times New Roman" w:cs="Times New Roman"/>
          <w:sz w:val="24"/>
          <w:szCs w:val="24"/>
        </w:rPr>
        <w:t>.,</w:t>
      </w:r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="001D384E">
        <w:rPr>
          <w:rFonts w:ascii="Times New Roman" w:hAnsi="Times New Roman" w:cs="Times New Roman"/>
          <w:sz w:val="24"/>
          <w:szCs w:val="24"/>
        </w:rPr>
        <w:t>M.</w:t>
      </w:r>
      <w:r w:rsidR="00FC7609">
        <w:rPr>
          <w:rFonts w:ascii="Times New Roman" w:hAnsi="Times New Roman" w:cs="Times New Roman"/>
          <w:sz w:val="24"/>
          <w:szCs w:val="24"/>
        </w:rPr>
        <w:t>Kom</w:t>
      </w:r>
      <w:proofErr w:type="spellEnd"/>
      <w:proofErr w:type="gramEnd"/>
      <w:r w:rsidR="001D384E">
        <w:rPr>
          <w:rFonts w:ascii="Times New Roman" w:hAnsi="Times New Roman" w:cs="Times New Roman"/>
          <w:sz w:val="24"/>
          <w:szCs w:val="24"/>
        </w:rPr>
        <w:t>.</w:t>
      </w:r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tu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Jurus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A60E03C" w14:textId="3B9CCA03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Ibu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Dwi</w:t>
      </w:r>
      <w:proofErr w:type="spellEnd"/>
      <w:r w:rsidR="00C6039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Vernanda</w:t>
      </w:r>
      <w:proofErr w:type="spellEnd"/>
      <w:r w:rsidR="00C6039B" w:rsidRPr="00B86FAD">
        <w:rPr>
          <w:rFonts w:ascii="Times New Roman" w:hAnsi="Times New Roman" w:cs="Times New Roman"/>
          <w:sz w:val="24"/>
          <w:szCs w:val="24"/>
        </w:rPr>
        <w:t xml:space="preserve">, </w:t>
      </w:r>
      <w:r w:rsidR="00C6039B">
        <w:rPr>
          <w:rFonts w:ascii="Times New Roman" w:hAnsi="Times New Roman" w:cs="Times New Roman"/>
          <w:sz w:val="24"/>
          <w:szCs w:val="24"/>
        </w:rPr>
        <w:t>S.T</w:t>
      </w:r>
      <w:r w:rsidR="00C6039B" w:rsidRPr="00B86FAD">
        <w:rPr>
          <w:rFonts w:ascii="Times New Roman" w:hAnsi="Times New Roman" w:cs="Times New Roman"/>
          <w:sz w:val="24"/>
          <w:szCs w:val="24"/>
        </w:rPr>
        <w:t>.</w:t>
      </w:r>
      <w:r w:rsidR="00C6039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6039B">
        <w:rPr>
          <w:rFonts w:ascii="Times New Roman" w:hAnsi="Times New Roman" w:cs="Times New Roman"/>
          <w:sz w:val="24"/>
          <w:szCs w:val="24"/>
        </w:rPr>
        <w:t>M.Pd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bar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19D9D3EB" w14:textId="7CCABC28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28"/>
          <w:szCs w:val="28"/>
        </w:rPr>
      </w:pPr>
      <w:r w:rsidRPr="00B86FAD">
        <w:rPr>
          <w:rFonts w:ascii="Times New Roman" w:hAnsi="Times New Roman" w:cs="Times New Roman"/>
          <w:sz w:val="24"/>
          <w:szCs w:val="24"/>
        </w:rPr>
        <w:t>Bapak</w:t>
      </w:r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ocham</w:t>
      </w:r>
      <w:r w:rsidR="00A905DD">
        <w:rPr>
          <w:rFonts w:ascii="Times New Roman" w:hAnsi="Times New Roman" w:cs="Times New Roman"/>
          <w:sz w:val="24"/>
          <w:szCs w:val="24"/>
        </w:rPr>
        <w:t>m</w:t>
      </w:r>
      <w:r w:rsidR="00656C1C">
        <w:rPr>
          <w:rFonts w:ascii="Times New Roman" w:hAnsi="Times New Roman" w:cs="Times New Roman"/>
          <w:sz w:val="24"/>
          <w:szCs w:val="24"/>
        </w:rPr>
        <w:t>ad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Agu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r w:rsidR="00A905DD" w:rsidRPr="00A905DD">
        <w:rPr>
          <w:rFonts w:ascii="Times New Roman" w:hAnsi="Times New Roman" w:cs="Times New Roman"/>
          <w:i/>
          <w:iCs/>
          <w:sz w:val="24"/>
          <w:szCs w:val="24"/>
        </w:rPr>
        <w:t>General Affair</w:t>
      </w:r>
      <w:r w:rsidRPr="00B86FAD">
        <w:rPr>
          <w:rFonts w:ascii="Times New Roman" w:hAnsi="Times New Roman" w:cs="Times New Roman"/>
          <w:sz w:val="24"/>
          <w:szCs w:val="24"/>
        </w:rPr>
        <w:t xml:space="preserve"> di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 w:rsidRPr="00B86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uru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</w:t>
      </w:r>
      <w:r w:rsidR="00656C1C">
        <w:rPr>
          <w:rFonts w:ascii="Times New Roman" w:hAnsi="Times New Roman" w:cs="Times New Roman"/>
          <w:sz w:val="24"/>
          <w:szCs w:val="24"/>
        </w:rPr>
        <w:t>fasilitasi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nasehat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otivasi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PKL.</w:t>
      </w:r>
    </w:p>
    <w:p w14:paraId="69B1F21E" w14:textId="66121DE5" w:rsidR="00B86FAD" w:rsidRPr="00FC7609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r w:rsidRPr="00B86FAD">
        <w:rPr>
          <w:rFonts w:ascii="Times New Roman" w:hAnsi="Times New Roman" w:cs="Times New Roman"/>
          <w:sz w:val="24"/>
          <w:szCs w:val="24"/>
        </w:rPr>
        <w:t xml:space="preserve">Bapak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D</w:t>
      </w:r>
      <w:r w:rsidR="00656C1C">
        <w:rPr>
          <w:rFonts w:ascii="Times New Roman" w:hAnsi="Times New Roman" w:cs="Times New Roman"/>
          <w:sz w:val="24"/>
          <w:szCs w:val="24"/>
        </w:rPr>
        <w:t>wiky</w:t>
      </w:r>
      <w:proofErr w:type="spellEnd"/>
      <w:r w:rsidR="00656C1C" w:rsidRP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A</w:t>
      </w:r>
      <w:r w:rsidR="00656C1C">
        <w:rPr>
          <w:rFonts w:ascii="Times New Roman" w:hAnsi="Times New Roman" w:cs="Times New Roman"/>
          <w:sz w:val="24"/>
          <w:szCs w:val="24"/>
        </w:rPr>
        <w:t>ndika</w:t>
      </w:r>
      <w:proofErr w:type="spellEnd"/>
      <w:r w:rsidR="00656C1C" w:rsidRP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 w:rsidRPr="00656C1C">
        <w:rPr>
          <w:rFonts w:ascii="Times New Roman" w:hAnsi="Times New Roman" w:cs="Times New Roman"/>
          <w:sz w:val="24"/>
          <w:szCs w:val="24"/>
        </w:rPr>
        <w:t>W</w:t>
      </w:r>
      <w:r w:rsidR="00656C1C">
        <w:rPr>
          <w:rFonts w:ascii="Times New Roman" w:hAnsi="Times New Roman" w:cs="Times New Roman"/>
          <w:sz w:val="24"/>
          <w:szCs w:val="24"/>
        </w:rPr>
        <w:t>idiarto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(Mentor)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barny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g</w:t>
      </w:r>
      <w:r w:rsidR="00656C1C">
        <w:rPr>
          <w:rFonts w:ascii="Times New Roman" w:hAnsi="Times New Roman" w:cs="Times New Roman"/>
          <w:sz w:val="24"/>
          <w:szCs w:val="24"/>
        </w:rPr>
        <w:t>iatan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ilmu-ilmu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="00656C1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56C1C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6011D226" w14:textId="612DC031" w:rsidR="00FC7609" w:rsidRPr="00FC7609" w:rsidRDefault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-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development</w:t>
      </w:r>
      <w:r>
        <w:rPr>
          <w:rFonts w:ascii="Times New Roman" w:hAnsi="Times New Roman" w:cs="Times New Roman"/>
          <w:sz w:val="24"/>
          <w:szCs w:val="24"/>
        </w:rPr>
        <w:t xml:space="preserve"> di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jec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r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end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14:paraId="1E71657C" w14:textId="47E80A29" w:rsidR="00FC7609" w:rsidRPr="00B86FAD" w:rsidRDefault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>
        <w:rPr>
          <w:rFonts w:ascii="Times New Roman" w:hAnsi="Times New Roman" w:cs="Times New Roman"/>
          <w:sz w:val="24"/>
          <w:szCs w:val="24"/>
        </w:rPr>
        <w:t>sta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ad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905DD">
        <w:rPr>
          <w:rFonts w:ascii="Times New Roman" w:hAnsi="Times New Roman" w:cs="Times New Roman"/>
          <w:sz w:val="24"/>
          <w:szCs w:val="24"/>
        </w:rPr>
        <w:t>PT ODISYS INDONESI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E0911C" w14:textId="4A6AB199" w:rsidR="00656C1C" w:rsidRPr="00FC7609" w:rsidRDefault="00B86FAD" w:rsidP="00FC7609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ang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a</w:t>
      </w:r>
      <w:r w:rsidR="00FC7609">
        <w:rPr>
          <w:rFonts w:ascii="Times New Roman" w:hAnsi="Times New Roman" w:cs="Times New Roman"/>
          <w:sz w:val="24"/>
          <w:szCs w:val="24"/>
        </w:rPr>
        <w:t>uda</w:t>
      </w:r>
      <w:r>
        <w:rPr>
          <w:rFonts w:ascii="Times New Roman" w:hAnsi="Times New Roman" w:cs="Times New Roman"/>
          <w:sz w:val="24"/>
          <w:szCs w:val="24"/>
        </w:rPr>
        <w:t>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="00DE687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20E3454" w14:textId="01B64C4B" w:rsidR="00B86FAD" w:rsidRPr="00B86FAD" w:rsidRDefault="00B86FAD">
      <w:pPr>
        <w:pStyle w:val="ListParagraph"/>
        <w:numPr>
          <w:ilvl w:val="0"/>
          <w:numId w:val="14"/>
        </w:numPr>
        <w:spacing w:line="360" w:lineRule="auto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te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DD5BA72" w14:textId="77777777" w:rsidR="00FC7609" w:rsidRDefault="00FC7609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499980BC" w14:textId="05F61D7B" w:rsidR="00B86FAD" w:rsidRDefault="00B86FAD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B86FAD">
        <w:rPr>
          <w:rFonts w:ascii="Times New Roman" w:hAnsi="Times New Roman" w:cs="Times New Roman"/>
          <w:sz w:val="24"/>
          <w:szCs w:val="24"/>
        </w:rPr>
        <w:lastRenderedPageBreak/>
        <w:t>Demik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harap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rekan-re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di Prodi D-III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Negeri Subang. Mohon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af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aupu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yaj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. Atas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rhati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Bapak/Ibu/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Saudar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/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mengucapkan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terima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B86FAD">
        <w:rPr>
          <w:rFonts w:ascii="Times New Roman" w:hAnsi="Times New Roman" w:cs="Times New Roman"/>
          <w:sz w:val="24"/>
          <w:szCs w:val="24"/>
        </w:rPr>
        <w:t>kasih</w:t>
      </w:r>
      <w:proofErr w:type="spellEnd"/>
      <w:r w:rsidRPr="00B86FAD">
        <w:rPr>
          <w:rFonts w:ascii="Times New Roman" w:hAnsi="Times New Roman" w:cs="Times New Roman"/>
          <w:sz w:val="24"/>
          <w:szCs w:val="24"/>
        </w:rPr>
        <w:t>.</w:t>
      </w:r>
    </w:p>
    <w:p w14:paraId="604D5F5F" w14:textId="77777777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3472AD62" w14:textId="047D7505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Subang, </w:t>
      </w:r>
      <w:r w:rsidR="00940824">
        <w:rPr>
          <w:rFonts w:ascii="Times New Roman" w:hAnsi="Times New Roman" w:cs="Times New Roman"/>
          <w:sz w:val="24"/>
          <w:szCs w:val="24"/>
        </w:rPr>
        <w:t>dd mm</w:t>
      </w:r>
      <w:r>
        <w:rPr>
          <w:rFonts w:ascii="Times New Roman" w:hAnsi="Times New Roman" w:cs="Times New Roman"/>
          <w:sz w:val="24"/>
          <w:szCs w:val="24"/>
        </w:rPr>
        <w:t xml:space="preserve"> 202</w:t>
      </w:r>
      <w:r w:rsidR="00FC7609">
        <w:rPr>
          <w:rFonts w:ascii="Times New Roman" w:hAnsi="Times New Roman" w:cs="Times New Roman"/>
          <w:sz w:val="24"/>
          <w:szCs w:val="24"/>
        </w:rPr>
        <w:t>3</w:t>
      </w:r>
    </w:p>
    <w:p w14:paraId="0AB01006" w14:textId="1F636EC1" w:rsidR="00BA4812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</w:p>
    <w:p w14:paraId="449C9AE9" w14:textId="2424AAAD" w:rsidR="00BA4812" w:rsidRPr="00B86FAD" w:rsidRDefault="00BA4812" w:rsidP="00BA4812">
      <w:pPr>
        <w:spacing w:line="360" w:lineRule="auto"/>
        <w:ind w:firstLine="360"/>
        <w:jc w:val="both"/>
        <w:rPr>
          <w:rFonts w:ascii="Times New Roman" w:hAnsi="Times New Roman" w:cs="Times New Roman"/>
          <w:sz w:val="36"/>
          <w:szCs w:val="36"/>
        </w:rPr>
      </w:pP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 w:rsidR="00FC7609">
        <w:rPr>
          <w:rFonts w:ascii="Times New Roman" w:hAnsi="Times New Roman" w:cs="Times New Roman"/>
          <w:sz w:val="24"/>
          <w:szCs w:val="24"/>
        </w:rPr>
        <w:t xml:space="preserve">Bramasto Daru </w:t>
      </w:r>
      <w:proofErr w:type="spellStart"/>
      <w:r w:rsidR="00FC7609">
        <w:rPr>
          <w:rFonts w:ascii="Times New Roman" w:hAnsi="Times New Roman" w:cs="Times New Roman"/>
          <w:sz w:val="24"/>
          <w:szCs w:val="24"/>
        </w:rPr>
        <w:t>Satrio</w:t>
      </w:r>
      <w:proofErr w:type="spellEnd"/>
    </w:p>
    <w:p w14:paraId="0EACCDBD" w14:textId="04592A60" w:rsidR="00DB2822" w:rsidRPr="00B86FAD" w:rsidRDefault="00DB2822">
      <w:pPr>
        <w:rPr>
          <w:rFonts w:ascii="Times New Roman" w:hAnsi="Times New Roman" w:cs="Times New Roman"/>
          <w:sz w:val="24"/>
          <w:szCs w:val="24"/>
        </w:rPr>
      </w:pPr>
      <w:r w:rsidRPr="00B86FAD">
        <w:rPr>
          <w:rFonts w:ascii="Times New Roman" w:hAnsi="Times New Roman" w:cs="Times New Roman"/>
          <w:sz w:val="24"/>
          <w:szCs w:val="24"/>
        </w:rPr>
        <w:br w:type="page"/>
      </w:r>
    </w:p>
    <w:p w14:paraId="2B34175A" w14:textId="78A7C315" w:rsidR="005409B9" w:rsidRPr="006F4FE6" w:rsidRDefault="00A20C2C" w:rsidP="00A3447B">
      <w:pPr>
        <w:pStyle w:val="Heading1"/>
        <w:spacing w:line="360" w:lineRule="auto"/>
        <w:jc w:val="center"/>
        <w:rPr>
          <w:rFonts w:ascii="Times New Roman" w:eastAsia="Times New Roman" w:hAnsi="Times New Roman" w:cs="Times New Roman"/>
          <w:b/>
          <w:color w:val="auto"/>
          <w:sz w:val="28"/>
          <w:szCs w:val="28"/>
        </w:rPr>
      </w:pPr>
      <w:bookmarkStart w:id="17" w:name="_Toc91426361"/>
      <w:bookmarkStart w:id="18" w:name="_Toc93057617"/>
      <w:bookmarkStart w:id="19" w:name="_Toc117378140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ISI</w:t>
      </w:r>
      <w:bookmarkEnd w:id="17"/>
      <w:bookmarkEnd w:id="18"/>
      <w:bookmarkEnd w:id="19"/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-764766550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A52383F" w14:textId="0EE25935" w:rsidR="004F2C68" w:rsidRDefault="004F2C68">
          <w:pPr>
            <w:pStyle w:val="TOCHeading"/>
          </w:pPr>
        </w:p>
        <w:p w14:paraId="6A97C097" w14:textId="3CB13410" w:rsidR="004F2C68" w:rsidRDefault="004F2C68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17378134" w:history="1">
            <w:r w:rsidRPr="00C6283D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HALAMAN PENGESAHAN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1737813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C44A47" w14:textId="76FA6D15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5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HALAMAN PERNYATAAN PENULIS LAPOR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5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7627570" w14:textId="73E0574C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6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PRAKTIK KERJA LAPANG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6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74015E3" w14:textId="15AEF669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7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ABSTRAK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7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0949B40" w14:textId="680194AB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8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i/>
                <w:noProof/>
              </w:rPr>
              <w:t>ABSTRACT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8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v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7014D4C4" w14:textId="6F4C44E5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39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KATA PENGANTAR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39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v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6A336055" w14:textId="6EEBFF7D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0" w:history="1">
            <w:r w:rsidR="004F2C68" w:rsidRPr="00C6283D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ISI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0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v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00383E8" w14:textId="3A8C11CB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1" w:history="1">
            <w:r w:rsidR="004F2C68" w:rsidRPr="00C6283D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GAMBAR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1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vii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1E82BC1" w14:textId="724CDC71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2" w:history="1">
            <w:r w:rsidR="004F2C68" w:rsidRPr="00C6283D">
              <w:rPr>
                <w:rStyle w:val="Hyperlink"/>
                <w:rFonts w:ascii="Times New Roman" w:eastAsia="Times New Roman" w:hAnsi="Times New Roman" w:cs="Times New Roman"/>
                <w:b/>
                <w:noProof/>
              </w:rPr>
              <w:t>DAFTAR TABEL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2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ix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2E3681A" w14:textId="05F8EC97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3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DAFTAR LAMPIR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3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x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91D70E1" w14:textId="40003F75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44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DAFTAR SINGKAT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4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xi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598053DC" w14:textId="65E5C3D7" w:rsidR="004F2C68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</w:rPr>
          </w:pPr>
          <w:hyperlink w:anchor="_Toc117378145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>BAB I</w:t>
            </w:r>
            <w:r w:rsidR="0036258F">
              <w:rPr>
                <w:rStyle w:val="Hyperlink"/>
                <w:rFonts w:ascii="Times New Roman" w:hAnsi="Times New Roman" w:cs="Times New Roman"/>
                <w:b/>
                <w:bCs/>
                <w:noProof/>
              </w:rPr>
              <w:t xml:space="preserve"> PENDAHULU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45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1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2B1DFCE2" w14:textId="4C08AB5A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46" w:history="1">
            <w:r w:rsidR="004F2C68" w:rsidRPr="00C6283D">
              <w:rPr>
                <w:rStyle w:val="Hyperlink"/>
              </w:rPr>
              <w:t>1.1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Latar Belakang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46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1</w:t>
            </w:r>
            <w:r w:rsidR="004F2C68">
              <w:rPr>
                <w:webHidden/>
              </w:rPr>
              <w:fldChar w:fldCharType="end"/>
            </w:r>
          </w:hyperlink>
        </w:p>
        <w:p w14:paraId="387B3B66" w14:textId="099B04EC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47" w:history="1">
            <w:r w:rsidR="004F2C68" w:rsidRPr="00C6283D">
              <w:rPr>
                <w:rStyle w:val="Hyperlink"/>
              </w:rPr>
              <w:t>1.2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Tuju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47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2</w:t>
            </w:r>
            <w:r w:rsidR="004F2C68">
              <w:rPr>
                <w:webHidden/>
              </w:rPr>
              <w:fldChar w:fldCharType="end"/>
            </w:r>
          </w:hyperlink>
        </w:p>
        <w:p w14:paraId="6AA294F7" w14:textId="14F22EDB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1" w:history="1">
            <w:r w:rsidR="004F2C68" w:rsidRPr="00C6283D">
              <w:rPr>
                <w:rStyle w:val="Hyperlink"/>
              </w:rPr>
              <w:t>1.3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Manfaat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1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7A39AA8F" w14:textId="4CD6356A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2" w:history="1">
            <w:r w:rsidR="004F2C68" w:rsidRPr="00C6283D">
              <w:rPr>
                <w:rStyle w:val="Hyperlink"/>
              </w:rPr>
              <w:t>1.4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Waktu Dan Tempat Pelaksana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2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11512032" w14:textId="3E1361E0" w:rsidR="004F2C68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3" w:history="1">
            <w:r w:rsidR="004F2C68" w:rsidRPr="00C6283D">
              <w:rPr>
                <w:rStyle w:val="Hyperlink"/>
              </w:rPr>
              <w:t>1.4.1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Waktu Pelaksana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3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704CD589" w14:textId="46525E10" w:rsidR="004F2C68" w:rsidRDefault="00000000">
          <w:pPr>
            <w:pStyle w:val="TOC3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4" w:history="1">
            <w:r w:rsidR="004F2C68" w:rsidRPr="00C6283D">
              <w:rPr>
                <w:rStyle w:val="Hyperlink"/>
              </w:rPr>
              <w:t>1.4.2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Tempat Pelaksana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4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4EA8CB86" w14:textId="5A7D7074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5" w:history="1">
            <w:r w:rsidR="004F2C68" w:rsidRPr="00C6283D">
              <w:rPr>
                <w:rStyle w:val="Hyperlink"/>
              </w:rPr>
              <w:t>1.5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Jadwal Kegiatan Serta Alokasi Waktu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5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3</w:t>
            </w:r>
            <w:r w:rsidR="004F2C68">
              <w:rPr>
                <w:webHidden/>
              </w:rPr>
              <w:fldChar w:fldCharType="end"/>
            </w:r>
          </w:hyperlink>
        </w:p>
        <w:p w14:paraId="3C94BD1B" w14:textId="298474B6" w:rsidR="004F2C68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</w:rPr>
          </w:pPr>
          <w:hyperlink w:anchor="_Toc117378156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BAB II</w:t>
            </w:r>
            <w:r w:rsidR="0036258F">
              <w:rPr>
                <w:rStyle w:val="Hyperlink"/>
                <w:rFonts w:ascii="Times New Roman" w:hAnsi="Times New Roman" w:cs="Times New Roman"/>
                <w:b/>
                <w:noProof/>
              </w:rPr>
              <w:t xml:space="preserve"> TINJAUAN UMUM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56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6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1277E17" w14:textId="5A2D54C1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57" w:history="1">
            <w:r w:rsidR="004F2C68" w:rsidRPr="00C6283D">
              <w:rPr>
                <w:rStyle w:val="Hyperlink"/>
              </w:rPr>
              <w:t>2.1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Sejarah Instansi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57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6</w:t>
            </w:r>
            <w:r w:rsidR="004F2C68">
              <w:rPr>
                <w:webHidden/>
              </w:rPr>
              <w:fldChar w:fldCharType="end"/>
            </w:r>
          </w:hyperlink>
        </w:p>
        <w:p w14:paraId="531D048F" w14:textId="2013E656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64" w:history="1">
            <w:r w:rsidR="004F2C68" w:rsidRPr="00C6283D">
              <w:rPr>
                <w:rStyle w:val="Hyperlink"/>
              </w:rPr>
              <w:t>2.2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Kegiatan Instansi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64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7</w:t>
            </w:r>
            <w:r w:rsidR="004F2C68">
              <w:rPr>
                <w:webHidden/>
              </w:rPr>
              <w:fldChar w:fldCharType="end"/>
            </w:r>
          </w:hyperlink>
        </w:p>
        <w:p w14:paraId="1B44B160" w14:textId="3D923112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66" w:history="1">
            <w:r w:rsidR="004F2C68" w:rsidRPr="00C6283D">
              <w:rPr>
                <w:rStyle w:val="Hyperlink"/>
              </w:rPr>
              <w:t>2.3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Struktur Organisasi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66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8</w:t>
            </w:r>
            <w:r w:rsidR="004F2C68">
              <w:rPr>
                <w:webHidden/>
              </w:rPr>
              <w:fldChar w:fldCharType="end"/>
            </w:r>
          </w:hyperlink>
        </w:p>
        <w:p w14:paraId="35557808" w14:textId="14C9410A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67" w:history="1">
            <w:r w:rsidR="004F2C68" w:rsidRPr="00C6283D">
              <w:rPr>
                <w:rStyle w:val="Hyperlink"/>
              </w:rPr>
              <w:t>2.4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Visi dan Misi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67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9</w:t>
            </w:r>
            <w:r w:rsidR="004F2C68">
              <w:rPr>
                <w:webHidden/>
              </w:rPr>
              <w:fldChar w:fldCharType="end"/>
            </w:r>
          </w:hyperlink>
        </w:p>
        <w:p w14:paraId="2AEAA1AD" w14:textId="7472C9CF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68" w:history="1">
            <w:r w:rsidR="004F2C68" w:rsidRPr="00C6283D">
              <w:rPr>
                <w:rStyle w:val="Hyperlink"/>
              </w:rPr>
              <w:t>2.5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Sistem Kerja Tempat PKL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68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9</w:t>
            </w:r>
            <w:r w:rsidR="004F2C68">
              <w:rPr>
                <w:webHidden/>
              </w:rPr>
              <w:fldChar w:fldCharType="end"/>
            </w:r>
          </w:hyperlink>
        </w:p>
        <w:p w14:paraId="06492A5D" w14:textId="26CCFE33" w:rsidR="004F2C68" w:rsidRDefault="00000000">
          <w:pPr>
            <w:pStyle w:val="TOC1"/>
            <w:tabs>
              <w:tab w:val="left" w:pos="440"/>
              <w:tab w:val="right" w:leader="dot" w:pos="7928"/>
            </w:tabs>
            <w:rPr>
              <w:rFonts w:eastAsiaTheme="minorEastAsia"/>
              <w:noProof/>
            </w:rPr>
          </w:pPr>
          <w:hyperlink w:anchor="_Toc117378169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BAB III</w:t>
            </w:r>
            <w:r w:rsidR="0036258F">
              <w:rPr>
                <w:rStyle w:val="Hyperlink"/>
                <w:rFonts w:ascii="Times New Roman" w:hAnsi="Times New Roman" w:cs="Times New Roman"/>
                <w:b/>
                <w:noProof/>
              </w:rPr>
              <w:t xml:space="preserve"> HASIL PELAKSANA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69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10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FEAF452" w14:textId="47EBD32C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76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BAB IV</w:t>
            </w:r>
            <w:r w:rsidR="0036258F">
              <w:rPr>
                <w:rStyle w:val="Hyperlink"/>
                <w:rFonts w:ascii="Times New Roman" w:hAnsi="Times New Roman" w:cs="Times New Roman"/>
                <w:b/>
                <w:noProof/>
              </w:rPr>
              <w:t xml:space="preserve"> PENUTUP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76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16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33ABD305" w14:textId="53BE6AA7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81" w:history="1">
            <w:r w:rsidR="004F2C68" w:rsidRPr="00C6283D">
              <w:rPr>
                <w:rStyle w:val="Hyperlink"/>
              </w:rPr>
              <w:t>4.1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Kesimpul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81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16</w:t>
            </w:r>
            <w:r w:rsidR="004F2C68">
              <w:rPr>
                <w:webHidden/>
              </w:rPr>
              <w:fldChar w:fldCharType="end"/>
            </w:r>
          </w:hyperlink>
        </w:p>
        <w:p w14:paraId="61CB2980" w14:textId="0172EC13" w:rsidR="004F2C68" w:rsidRDefault="00000000">
          <w:pPr>
            <w:pStyle w:val="TOC2"/>
            <w:rPr>
              <w:rFonts w:asciiTheme="minorHAnsi" w:eastAsiaTheme="minorEastAsia" w:hAnsiTheme="minorHAnsi" w:cstheme="minorBidi"/>
              <w:b w:val="0"/>
              <w:bCs w:val="0"/>
            </w:rPr>
          </w:pPr>
          <w:hyperlink w:anchor="_Toc117378187" w:history="1">
            <w:r w:rsidR="004F2C68" w:rsidRPr="00C6283D">
              <w:rPr>
                <w:rStyle w:val="Hyperlink"/>
              </w:rPr>
              <w:t>4.2.</w:t>
            </w:r>
            <w:r w:rsidR="004F2C68">
              <w:rPr>
                <w:rFonts w:asciiTheme="minorHAnsi" w:eastAsiaTheme="minorEastAsia" w:hAnsiTheme="minorHAnsi" w:cstheme="minorBidi"/>
                <w:b w:val="0"/>
                <w:bCs w:val="0"/>
              </w:rPr>
              <w:tab/>
            </w:r>
            <w:r w:rsidR="004F2C68" w:rsidRPr="00C6283D">
              <w:rPr>
                <w:rStyle w:val="Hyperlink"/>
              </w:rPr>
              <w:t>Saran</w:t>
            </w:r>
            <w:r w:rsidR="004F2C68">
              <w:rPr>
                <w:webHidden/>
              </w:rPr>
              <w:tab/>
            </w:r>
            <w:r w:rsidR="004F2C68">
              <w:rPr>
                <w:webHidden/>
              </w:rPr>
              <w:fldChar w:fldCharType="begin"/>
            </w:r>
            <w:r w:rsidR="004F2C68">
              <w:rPr>
                <w:webHidden/>
              </w:rPr>
              <w:instrText xml:space="preserve"> PAGEREF _Toc117378187 \h </w:instrText>
            </w:r>
            <w:r w:rsidR="004F2C68">
              <w:rPr>
                <w:webHidden/>
              </w:rPr>
            </w:r>
            <w:r w:rsidR="004F2C68">
              <w:rPr>
                <w:webHidden/>
              </w:rPr>
              <w:fldChar w:fldCharType="separate"/>
            </w:r>
            <w:r w:rsidR="00DC7A86">
              <w:rPr>
                <w:webHidden/>
              </w:rPr>
              <w:t>16</w:t>
            </w:r>
            <w:r w:rsidR="004F2C68">
              <w:rPr>
                <w:webHidden/>
              </w:rPr>
              <w:fldChar w:fldCharType="end"/>
            </w:r>
          </w:hyperlink>
        </w:p>
        <w:p w14:paraId="4A0406AA" w14:textId="4FA43007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88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DAFTAR PUSTAKA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88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17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17808891" w14:textId="121F674A" w:rsidR="004F2C68" w:rsidRDefault="00000000">
          <w:pPr>
            <w:pStyle w:val="TOC1"/>
            <w:tabs>
              <w:tab w:val="right" w:leader="dot" w:pos="7928"/>
            </w:tabs>
            <w:rPr>
              <w:rFonts w:eastAsiaTheme="minorEastAsia"/>
              <w:noProof/>
            </w:rPr>
          </w:pPr>
          <w:hyperlink w:anchor="_Toc117378189" w:history="1">
            <w:r w:rsidR="004F2C68" w:rsidRPr="00C6283D">
              <w:rPr>
                <w:rStyle w:val="Hyperlink"/>
                <w:rFonts w:ascii="Times New Roman" w:hAnsi="Times New Roman" w:cs="Times New Roman"/>
                <w:b/>
                <w:noProof/>
              </w:rPr>
              <w:t>LAMPIRAN</w:t>
            </w:r>
            <w:r w:rsidR="004F2C68">
              <w:rPr>
                <w:noProof/>
                <w:webHidden/>
              </w:rPr>
              <w:tab/>
            </w:r>
            <w:r w:rsidR="004F2C68">
              <w:rPr>
                <w:noProof/>
                <w:webHidden/>
              </w:rPr>
              <w:fldChar w:fldCharType="begin"/>
            </w:r>
            <w:r w:rsidR="004F2C68">
              <w:rPr>
                <w:noProof/>
                <w:webHidden/>
              </w:rPr>
              <w:instrText xml:space="preserve"> PAGEREF _Toc117378189 \h </w:instrText>
            </w:r>
            <w:r w:rsidR="004F2C68">
              <w:rPr>
                <w:noProof/>
                <w:webHidden/>
              </w:rPr>
            </w:r>
            <w:r w:rsidR="004F2C68">
              <w:rPr>
                <w:noProof/>
                <w:webHidden/>
              </w:rPr>
              <w:fldChar w:fldCharType="separate"/>
            </w:r>
            <w:r w:rsidR="00DC7A86">
              <w:rPr>
                <w:noProof/>
                <w:webHidden/>
              </w:rPr>
              <w:t>18</w:t>
            </w:r>
            <w:r w:rsidR="004F2C68">
              <w:rPr>
                <w:noProof/>
                <w:webHidden/>
              </w:rPr>
              <w:fldChar w:fldCharType="end"/>
            </w:r>
          </w:hyperlink>
        </w:p>
        <w:p w14:paraId="495FBB78" w14:textId="008761CD" w:rsidR="000E2A30" w:rsidRPr="004F2C68" w:rsidRDefault="004F2C68" w:rsidP="004F2C68">
          <w:r>
            <w:rPr>
              <w:b/>
              <w:bCs/>
              <w:noProof/>
            </w:rPr>
            <w:fldChar w:fldCharType="end"/>
          </w:r>
        </w:p>
      </w:sdtContent>
    </w:sdt>
    <w:bookmarkStart w:id="20" w:name="_Toc91426362" w:displacedByCustomXml="prev"/>
    <w:p w14:paraId="7A0C1CCF" w14:textId="77777777" w:rsidR="00DE5F75" w:rsidRPr="005E171D" w:rsidRDefault="00A20C2C" w:rsidP="00DB2822">
      <w:pPr>
        <w:pStyle w:val="Heading1"/>
        <w:spacing w:line="720" w:lineRule="auto"/>
        <w:jc w:val="center"/>
        <w:rPr>
          <w:b/>
          <w:bCs/>
          <w:noProof/>
        </w:rPr>
      </w:pPr>
      <w:bookmarkStart w:id="21" w:name="_Toc93057618"/>
      <w:bookmarkStart w:id="22" w:name="_Toc117378141"/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GAMBAR</w:t>
      </w:r>
      <w:bookmarkEnd w:id="20"/>
      <w:bookmarkEnd w:id="21"/>
      <w:bookmarkEnd w:id="22"/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begin"/>
      </w:r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instrText xml:space="preserve"> TOC \h \z \c "Gambar" </w:instrText>
      </w:r>
      <w:r w:rsidR="004D0991"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separate"/>
      </w:r>
    </w:p>
    <w:p w14:paraId="3DBA2B08" w14:textId="727CB139" w:rsidR="00DE5F75" w:rsidRPr="005E171D" w:rsidRDefault="00000000">
      <w:pPr>
        <w:pStyle w:val="TableofFigures"/>
        <w:tabs>
          <w:tab w:val="right" w:leader="dot" w:pos="7928"/>
        </w:tabs>
        <w:rPr>
          <w:rFonts w:eastAsiaTheme="minorEastAsia"/>
          <w:b/>
          <w:bCs/>
          <w:noProof/>
        </w:rPr>
      </w:pPr>
      <w:hyperlink w:anchor="_Toc122000940" w:history="1">
        <w:r w:rsidR="00DE5F75" w:rsidRPr="005E171D">
          <w:rPr>
            <w:rStyle w:val="Hyperlink"/>
            <w:rFonts w:ascii="Times New Roman" w:hAnsi="Times New Roman" w:cs="Times New Roman"/>
            <w:b/>
            <w:bCs/>
            <w:noProof/>
          </w:rPr>
          <w:t>Gambar 1 Logo Wifus.Id</w:t>
        </w:r>
        <w:r w:rsidR="00DE5F75" w:rsidRPr="005E171D">
          <w:rPr>
            <w:b/>
            <w:bCs/>
            <w:noProof/>
            <w:webHidden/>
          </w:rPr>
          <w:tab/>
        </w:r>
        <w:r w:rsidR="00DE5F75" w:rsidRPr="005E171D">
          <w:rPr>
            <w:b/>
            <w:bCs/>
            <w:noProof/>
            <w:webHidden/>
          </w:rPr>
          <w:fldChar w:fldCharType="begin"/>
        </w:r>
        <w:r w:rsidR="00DE5F75" w:rsidRPr="005E171D">
          <w:rPr>
            <w:b/>
            <w:bCs/>
            <w:noProof/>
            <w:webHidden/>
          </w:rPr>
          <w:instrText xml:space="preserve"> PAGEREF _Toc122000940 \h </w:instrText>
        </w:r>
        <w:r w:rsidR="00DE5F75" w:rsidRPr="005E171D">
          <w:rPr>
            <w:b/>
            <w:bCs/>
            <w:noProof/>
            <w:webHidden/>
          </w:rPr>
        </w:r>
        <w:r w:rsidR="00DE5F75" w:rsidRPr="005E171D">
          <w:rPr>
            <w:b/>
            <w:bCs/>
            <w:noProof/>
            <w:webHidden/>
          </w:rPr>
          <w:fldChar w:fldCharType="separate"/>
        </w:r>
        <w:r w:rsidR="00FC7609">
          <w:rPr>
            <w:b/>
            <w:bCs/>
            <w:noProof/>
            <w:webHidden/>
          </w:rPr>
          <w:t>59</w:t>
        </w:r>
        <w:r w:rsidR="00DE5F75" w:rsidRPr="005E171D">
          <w:rPr>
            <w:b/>
            <w:bCs/>
            <w:noProof/>
            <w:webHidden/>
          </w:rPr>
          <w:fldChar w:fldCharType="end"/>
        </w:r>
      </w:hyperlink>
    </w:p>
    <w:p w14:paraId="2A11B93C" w14:textId="25B3FBBC" w:rsidR="00DE5F75" w:rsidRDefault="00000000">
      <w:pPr>
        <w:pStyle w:val="TableofFigures"/>
        <w:tabs>
          <w:tab w:val="right" w:leader="dot" w:pos="7928"/>
        </w:tabs>
        <w:rPr>
          <w:rFonts w:eastAsiaTheme="minorEastAsia"/>
          <w:noProof/>
        </w:rPr>
      </w:pPr>
      <w:hyperlink w:anchor="_Toc122000941" w:history="1">
        <w:r w:rsidR="00DE5F75" w:rsidRPr="005E171D">
          <w:rPr>
            <w:rStyle w:val="Hyperlink"/>
            <w:rFonts w:ascii="Times New Roman" w:hAnsi="Times New Roman" w:cs="Times New Roman"/>
            <w:b/>
            <w:bCs/>
            <w:noProof/>
          </w:rPr>
          <w:t>Gambar 2 Struktur Organisasi PT. Sinergi Inti Dinamika</w:t>
        </w:r>
        <w:r w:rsidR="00DE5F75" w:rsidRPr="005E171D">
          <w:rPr>
            <w:b/>
            <w:bCs/>
            <w:noProof/>
            <w:webHidden/>
          </w:rPr>
          <w:tab/>
        </w:r>
        <w:r w:rsidR="00DE5F75" w:rsidRPr="005E171D">
          <w:rPr>
            <w:b/>
            <w:bCs/>
            <w:noProof/>
            <w:webHidden/>
          </w:rPr>
          <w:fldChar w:fldCharType="begin"/>
        </w:r>
        <w:r w:rsidR="00DE5F75" w:rsidRPr="005E171D">
          <w:rPr>
            <w:b/>
            <w:bCs/>
            <w:noProof/>
            <w:webHidden/>
          </w:rPr>
          <w:instrText xml:space="preserve"> PAGEREF _Toc122000941 \h </w:instrText>
        </w:r>
        <w:r w:rsidR="00DE5F75" w:rsidRPr="005E171D">
          <w:rPr>
            <w:b/>
            <w:bCs/>
            <w:noProof/>
            <w:webHidden/>
          </w:rPr>
        </w:r>
        <w:r w:rsidR="00DE5F75" w:rsidRPr="005E171D">
          <w:rPr>
            <w:b/>
            <w:bCs/>
            <w:noProof/>
            <w:webHidden/>
          </w:rPr>
          <w:fldChar w:fldCharType="separate"/>
        </w:r>
        <w:r w:rsidR="00FC7609">
          <w:rPr>
            <w:b/>
            <w:bCs/>
            <w:noProof/>
            <w:webHidden/>
          </w:rPr>
          <w:t>61</w:t>
        </w:r>
        <w:r w:rsidR="00DE5F75" w:rsidRPr="005E171D">
          <w:rPr>
            <w:b/>
            <w:bCs/>
            <w:noProof/>
            <w:webHidden/>
          </w:rPr>
          <w:fldChar w:fldCharType="end"/>
        </w:r>
      </w:hyperlink>
    </w:p>
    <w:p w14:paraId="04FBF8C9" w14:textId="4EE3F83E" w:rsidR="00DE5F75" w:rsidRPr="005E171D" w:rsidRDefault="00000000">
      <w:pPr>
        <w:pStyle w:val="TableofFigures"/>
        <w:tabs>
          <w:tab w:val="right" w:leader="dot" w:pos="7928"/>
        </w:tabs>
        <w:rPr>
          <w:rFonts w:eastAsiaTheme="minorEastAsia"/>
          <w:b/>
          <w:bCs/>
          <w:noProof/>
        </w:rPr>
      </w:pPr>
      <w:hyperlink w:anchor="_Toc122000942" w:history="1">
        <w:r w:rsidR="00DE5F75" w:rsidRPr="005E171D">
          <w:rPr>
            <w:rStyle w:val="Hyperlink"/>
            <w:rFonts w:ascii="Times New Roman" w:hAnsi="Times New Roman" w:cs="Times New Roman"/>
            <w:b/>
            <w:bCs/>
            <w:noProof/>
          </w:rPr>
          <w:t>Gambar 3 Contoh Dokumen Test Case</w:t>
        </w:r>
        <w:r w:rsidR="00DE5F75" w:rsidRPr="005E171D">
          <w:rPr>
            <w:b/>
            <w:bCs/>
            <w:noProof/>
            <w:webHidden/>
          </w:rPr>
          <w:tab/>
        </w:r>
        <w:r w:rsidR="00DE5F75" w:rsidRPr="005E171D">
          <w:rPr>
            <w:b/>
            <w:bCs/>
            <w:noProof/>
            <w:webHidden/>
          </w:rPr>
          <w:fldChar w:fldCharType="begin"/>
        </w:r>
        <w:r w:rsidR="00DE5F75" w:rsidRPr="005E171D">
          <w:rPr>
            <w:b/>
            <w:bCs/>
            <w:noProof/>
            <w:webHidden/>
          </w:rPr>
          <w:instrText xml:space="preserve"> PAGEREF _Toc122000942 \h </w:instrText>
        </w:r>
        <w:r w:rsidR="00DE5F75" w:rsidRPr="005E171D">
          <w:rPr>
            <w:b/>
            <w:bCs/>
            <w:noProof/>
            <w:webHidden/>
          </w:rPr>
        </w:r>
        <w:r w:rsidR="00DE5F75" w:rsidRPr="005E171D">
          <w:rPr>
            <w:b/>
            <w:bCs/>
            <w:noProof/>
            <w:webHidden/>
          </w:rPr>
          <w:fldChar w:fldCharType="separate"/>
        </w:r>
        <w:r w:rsidR="00FC7609">
          <w:rPr>
            <w:b/>
            <w:bCs/>
            <w:noProof/>
            <w:webHidden/>
          </w:rPr>
          <w:t>65</w:t>
        </w:r>
        <w:r w:rsidR="00DE5F75" w:rsidRPr="005E171D">
          <w:rPr>
            <w:b/>
            <w:bCs/>
            <w:noProof/>
            <w:webHidden/>
          </w:rPr>
          <w:fldChar w:fldCharType="end"/>
        </w:r>
      </w:hyperlink>
    </w:p>
    <w:p w14:paraId="5F66EDEF" w14:textId="77777777" w:rsidR="001E2303" w:rsidRDefault="004D0991" w:rsidP="00157F55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8B2B03">
        <w:rPr>
          <w:rFonts w:ascii="Times New Roman" w:hAnsi="Times New Roman" w:cs="Times New Roman"/>
          <w:b/>
          <w:color w:val="auto"/>
          <w:sz w:val="24"/>
          <w:szCs w:val="24"/>
        </w:rPr>
        <w:fldChar w:fldCharType="end"/>
      </w:r>
      <w:bookmarkStart w:id="23" w:name="_Toc91426363"/>
      <w:bookmarkStart w:id="24" w:name="_Toc93057619"/>
      <w:bookmarkStart w:id="25" w:name="_Toc117378142"/>
    </w:p>
    <w:p w14:paraId="6E54915B" w14:textId="77777777" w:rsidR="001E2303" w:rsidRDefault="001E2303">
      <w:pPr>
        <w:rPr>
          <w:rFonts w:ascii="Times New Roman" w:eastAsiaTheme="majorEastAsia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br w:type="page"/>
      </w:r>
    </w:p>
    <w:p w14:paraId="058C89C1" w14:textId="0AC2CD8F" w:rsidR="00263452" w:rsidRPr="00157F55" w:rsidRDefault="00A20C2C" w:rsidP="00157F55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4"/>
          <w:szCs w:val="24"/>
        </w:rPr>
      </w:pPr>
      <w:r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eastAsia="Times New Roman" w:hAnsi="Times New Roman" w:cs="Times New Roman"/>
          <w:b/>
          <w:color w:val="auto"/>
          <w:sz w:val="28"/>
          <w:szCs w:val="28"/>
        </w:rPr>
        <w:t>AFTAR TABEL</w:t>
      </w:r>
      <w:bookmarkEnd w:id="23"/>
      <w:bookmarkEnd w:id="24"/>
      <w:bookmarkEnd w:id="25"/>
    </w:p>
    <w:p w14:paraId="5B3925C3" w14:textId="77777777" w:rsidR="00DB2822" w:rsidRDefault="00DB2822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bookmarkStart w:id="26" w:name="_Toc91426364"/>
      <w:bookmarkStart w:id="27" w:name="_Toc93057620"/>
      <w:r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5141B337" w14:textId="745E2833" w:rsidR="00817523" w:rsidRPr="006F4FE6" w:rsidRDefault="00F01A8F" w:rsidP="00852538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28" w:name="_Toc117378143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D</w:t>
      </w:r>
      <w:r w:rsidR="00A2314D" w:rsidRPr="006F4FE6">
        <w:rPr>
          <w:rFonts w:ascii="Times New Roman" w:hAnsi="Times New Roman" w:cs="Times New Roman"/>
          <w:b/>
          <w:color w:val="auto"/>
          <w:sz w:val="28"/>
          <w:szCs w:val="28"/>
        </w:rPr>
        <w:t>AFTAR LAMPIRAN</w:t>
      </w:r>
      <w:bookmarkEnd w:id="26"/>
      <w:bookmarkEnd w:id="27"/>
      <w:bookmarkEnd w:id="28"/>
    </w:p>
    <w:p w14:paraId="7403CF9C" w14:textId="60633353" w:rsidR="00DB2822" w:rsidRDefault="00DB2822">
      <w:pPr>
        <w:rPr>
          <w:rFonts w:ascii="Times New Roman" w:hAnsi="Times New Roman" w:cs="Times New Roman"/>
          <w:b/>
          <w:sz w:val="28"/>
          <w:szCs w:val="28"/>
        </w:rPr>
      </w:pPr>
      <w:bookmarkStart w:id="29" w:name="_Toc91426365"/>
      <w:r>
        <w:rPr>
          <w:rFonts w:ascii="Times New Roman" w:hAnsi="Times New Roman" w:cs="Times New Roman"/>
          <w:b/>
          <w:sz w:val="28"/>
          <w:szCs w:val="28"/>
        </w:rPr>
        <w:br w:type="page"/>
      </w:r>
      <w:r w:rsidR="000B25D7">
        <w:rPr>
          <w:rFonts w:ascii="Times New Roman" w:hAnsi="Times New Roman" w:cs="Times New Roman"/>
          <w:b/>
          <w:sz w:val="28"/>
          <w:szCs w:val="28"/>
        </w:rPr>
        <w:lastRenderedPageBreak/>
        <w:t xml:space="preserve"> </w:t>
      </w:r>
    </w:p>
    <w:p w14:paraId="2A9A3884" w14:textId="2E20D40C" w:rsidR="00DC7A86" w:rsidRDefault="00D25837" w:rsidP="7E54B503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DC7A86" w:rsidSect="00CB1321">
          <w:footerReference w:type="default" r:id="rId15"/>
          <w:pgSz w:w="11907" w:h="16839" w:code="9"/>
          <w:pgMar w:top="1701" w:right="1701" w:bottom="1701" w:left="2268" w:header="720" w:footer="720" w:gutter="0"/>
          <w:pgNumType w:fmt="lowerRoman" w:start="1"/>
          <w:cols w:space="720"/>
          <w:docGrid w:linePitch="360"/>
        </w:sectPr>
      </w:pPr>
      <w:bookmarkStart w:id="30" w:name="_Toc93057621"/>
      <w:bookmarkStart w:id="31" w:name="_Toc117378144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>DAFTAR SINGKATA</w:t>
      </w:r>
      <w:bookmarkEnd w:id="30"/>
      <w:bookmarkEnd w:id="31"/>
      <w:r w:rsidR="00DC7A86">
        <w:rPr>
          <w:rFonts w:ascii="Times New Roman" w:hAnsi="Times New Roman" w:cs="Times New Roman"/>
          <w:b/>
          <w:bCs/>
          <w:color w:val="auto"/>
          <w:sz w:val="28"/>
          <w:szCs w:val="28"/>
        </w:rPr>
        <w:t>N</w:t>
      </w:r>
    </w:p>
    <w:p w14:paraId="70591290" w14:textId="3C4F96F2" w:rsidR="00DB2822" w:rsidRDefault="00DB2822">
      <w:pPr>
        <w:rPr>
          <w:rFonts w:ascii="Times New Roman" w:eastAsiaTheme="majorEastAsia" w:hAnsi="Times New Roman" w:cs="Times New Roman"/>
          <w:b/>
          <w:bCs/>
          <w:sz w:val="28"/>
          <w:szCs w:val="28"/>
        </w:rPr>
      </w:pPr>
      <w:bookmarkStart w:id="32" w:name="_Toc93057622"/>
    </w:p>
    <w:p w14:paraId="11AE78A8" w14:textId="360B7375" w:rsidR="006F4FE6" w:rsidRPr="006F4FE6" w:rsidRDefault="00EA06C3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33" w:name="_Toc117378145"/>
      <w:r w:rsidRPr="006F4FE6">
        <w:rPr>
          <w:rFonts w:ascii="Times New Roman" w:hAnsi="Times New Roman" w:cs="Times New Roman"/>
          <w:b/>
          <w:bCs/>
          <w:color w:val="auto"/>
          <w:sz w:val="28"/>
          <w:szCs w:val="28"/>
        </w:rPr>
        <w:t>BAB I</w:t>
      </w:r>
      <w:bookmarkStart w:id="34" w:name="_Toc91426366"/>
      <w:bookmarkEnd w:id="29"/>
      <w:bookmarkEnd w:id="32"/>
      <w:bookmarkEnd w:id="33"/>
    </w:p>
    <w:p w14:paraId="5644725D" w14:textId="7F9BA8FA" w:rsidR="00EA06C3" w:rsidRPr="004E4138" w:rsidRDefault="00EA06C3" w:rsidP="004E4138">
      <w:pPr>
        <w:spacing w:after="0"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35" w:name="_Toc92963736"/>
      <w:bookmarkStart w:id="36" w:name="_Toc92965082"/>
      <w:r w:rsidRPr="004E4138">
        <w:rPr>
          <w:rFonts w:ascii="Times New Roman" w:hAnsi="Times New Roman" w:cs="Times New Roman"/>
          <w:b/>
          <w:bCs/>
          <w:sz w:val="28"/>
          <w:szCs w:val="28"/>
        </w:rPr>
        <w:t>PENDAHULUAN</w:t>
      </w:r>
      <w:bookmarkEnd w:id="34"/>
      <w:bookmarkEnd w:id="35"/>
      <w:bookmarkEnd w:id="36"/>
    </w:p>
    <w:p w14:paraId="2F82132F" w14:textId="47FFF6EC" w:rsidR="00287BA6" w:rsidRPr="006F4FE6" w:rsidRDefault="00EA06C3">
      <w:pPr>
        <w:pStyle w:val="Heading2"/>
        <w:numPr>
          <w:ilvl w:val="1"/>
          <w:numId w:val="4"/>
        </w:numPr>
        <w:spacing w:line="360" w:lineRule="auto"/>
        <w:ind w:left="567" w:hanging="567"/>
        <w:rPr>
          <w:rFonts w:ascii="Times New Roman" w:hAnsi="Times New Roman" w:cs="Times New Roman"/>
          <w:color w:val="auto"/>
          <w:sz w:val="24"/>
          <w:szCs w:val="24"/>
        </w:rPr>
      </w:pPr>
      <w:bookmarkStart w:id="37" w:name="_Toc91426367"/>
      <w:bookmarkStart w:id="38" w:name="_Toc93057623"/>
      <w:bookmarkStart w:id="39" w:name="_Toc117378146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Latar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Belakang</w:t>
      </w:r>
      <w:bookmarkEnd w:id="37"/>
      <w:bookmarkEnd w:id="38"/>
      <w:bookmarkEnd w:id="39"/>
      <w:proofErr w:type="spellEnd"/>
    </w:p>
    <w:p w14:paraId="7851E3DE" w14:textId="15B46A5E" w:rsidR="00254EFD" w:rsidRDefault="00023780" w:rsidP="00254EFD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akt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kademi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wajib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iku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semester 5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olitekni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Negeri Subang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tunj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nstitus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rah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ambil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rise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gikut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rut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roye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ngaplikasi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eo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pelaj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la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onteks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nyat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, PKL jug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>/</w:t>
      </w:r>
      <w:proofErr w:type="spellStart"/>
      <w:r>
        <w:rPr>
          <w:rFonts w:ascii="Times New Roman" w:hAnsi="Times New Roman" w:cs="Times New Roman"/>
          <w:sz w:val="24"/>
          <w:szCs w:val="24"/>
        </w:rPr>
        <w:t>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empersiapk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lulus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perguruan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23780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Pr="00023780">
        <w:rPr>
          <w:rFonts w:ascii="Times New Roman" w:hAnsi="Times New Roman" w:cs="Times New Roman"/>
          <w:sz w:val="24"/>
          <w:szCs w:val="24"/>
        </w:rPr>
        <w:t>.</w:t>
      </w:r>
    </w:p>
    <w:p w14:paraId="2E121DFB" w14:textId="45358ED9" w:rsidR="00E70C9C" w:rsidRDefault="00A905DD" w:rsidP="00CD50D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T ODISYS INDONESIA</w:t>
      </w:r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0C9C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di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I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kurir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kargo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&amp;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F768B7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>PT ODISYS INDONESIA</w:t>
      </w:r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sukses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logisti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AngkasaPuraLogistics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, PANDU </w:t>
      </w:r>
      <w:proofErr w:type="gramStart"/>
      <w:r w:rsidR="00DF2E19">
        <w:rPr>
          <w:rFonts w:ascii="Times New Roman" w:hAnsi="Times New Roman" w:cs="Times New Roman"/>
          <w:sz w:val="24"/>
          <w:szCs w:val="24"/>
        </w:rPr>
        <w:t>LOGISTICS,TGI</w:t>
      </w:r>
      <w:proofErr w:type="gramEnd"/>
      <w:r w:rsidR="00DF2E19">
        <w:rPr>
          <w:rFonts w:ascii="Times New Roman" w:hAnsi="Times New Roman" w:cs="Times New Roman"/>
          <w:sz w:val="24"/>
          <w:szCs w:val="24"/>
        </w:rPr>
        <w:t xml:space="preserve"> EXPRESS, dan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DF2E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2E19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E70C9C">
        <w:rPr>
          <w:rFonts w:ascii="Times New Roman" w:hAnsi="Times New Roman" w:cs="Times New Roman"/>
          <w:sz w:val="24"/>
          <w:szCs w:val="24"/>
        </w:rPr>
        <w:t xml:space="preserve">. </w:t>
      </w:r>
      <w:r w:rsidR="00E70C9C" w:rsidRPr="00E70C9C">
        <w:rPr>
          <w:rFonts w:ascii="Times New Roman" w:hAnsi="Times New Roman" w:cs="Times New Roman"/>
          <w:sz w:val="24"/>
          <w:szCs w:val="24"/>
        </w:rPr>
        <w:t xml:space="preserve"> </w:t>
      </w:r>
      <w:r w:rsidR="00F768B7">
        <w:rPr>
          <w:rFonts w:ascii="Times New Roman" w:hAnsi="Times New Roman" w:cs="Times New Roman"/>
          <w:sz w:val="24"/>
          <w:szCs w:val="24"/>
        </w:rPr>
        <w:t>“</w:t>
      </w:r>
      <w:r w:rsidR="00A862D6" w:rsidRPr="00A862D6">
        <w:rPr>
          <w:rFonts w:ascii="Times New Roman" w:hAnsi="Times New Roman" w:cs="Times New Roman"/>
          <w:i/>
          <w:iCs/>
          <w:sz w:val="24"/>
          <w:szCs w:val="24"/>
        </w:rPr>
        <w:t>KUMIS APP</w:t>
      </w:r>
      <w:r w:rsidR="00F768B7">
        <w:rPr>
          <w:rFonts w:ascii="Times New Roman" w:hAnsi="Times New Roman" w:cs="Times New Roman"/>
          <w:sz w:val="24"/>
          <w:szCs w:val="24"/>
        </w:rPr>
        <w:t xml:space="preserve">” </w:t>
      </w:r>
      <w:proofErr w:type="spellStart"/>
      <w:r w:rsidR="00E70C9C" w:rsidRPr="00E70C9C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70C9C" w:rsidRPr="00E70C9C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E70C9C" w:rsidRPr="00E70C9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E70C9C" w:rsidRPr="00E70C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web</w:t>
      </w:r>
      <w:r w:rsidR="00E70C9C" w:rsidRPr="00E70C9C">
        <w:rPr>
          <w:rFonts w:ascii="Times New Roman" w:hAnsi="Times New Roman" w:cs="Times New Roman"/>
          <w:sz w:val="24"/>
          <w:szCs w:val="24"/>
        </w:rPr>
        <w:t xml:space="preserve"> yang</w:t>
      </w:r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d</w:t>
      </w:r>
      <w:r w:rsidR="001056D6">
        <w:rPr>
          <w:rFonts w:ascii="Times New Roman" w:hAnsi="Times New Roman" w:cs="Times New Roman"/>
          <w:sz w:val="24"/>
          <w:szCs w:val="24"/>
        </w:rPr>
        <w:t>ibuat</w:t>
      </w:r>
      <w:proofErr w:type="spellEnd"/>
      <w:r w:rsidR="001056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56D6">
        <w:rPr>
          <w:rFonts w:ascii="Times New Roman" w:hAnsi="Times New Roman" w:cs="Times New Roman"/>
          <w:sz w:val="24"/>
          <w:szCs w:val="24"/>
        </w:rPr>
        <w:t>ber</w:t>
      </w:r>
      <w:r w:rsidR="00F768B7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68B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768B7">
        <w:rPr>
          <w:rFonts w:ascii="Times New Roman" w:hAnsi="Times New Roman" w:cs="Times New Roman"/>
          <w:sz w:val="24"/>
          <w:szCs w:val="24"/>
        </w:rPr>
        <w:t xml:space="preserve"> </w:t>
      </w:r>
      <w:r w:rsidR="00F768B7" w:rsidRPr="00390F59">
        <w:rPr>
          <w:rFonts w:ascii="Times New Roman" w:hAnsi="Times New Roman" w:cs="Times New Roman"/>
          <w:i/>
          <w:iCs/>
          <w:sz w:val="24"/>
          <w:szCs w:val="24"/>
        </w:rPr>
        <w:t>pallet tracking</w:t>
      </w:r>
      <w:r w:rsidR="00E70C9C" w:rsidRPr="00E70C9C">
        <w:rPr>
          <w:rFonts w:ascii="Times New Roman" w:hAnsi="Times New Roman" w:cs="Times New Roman"/>
          <w:sz w:val="24"/>
          <w:szCs w:val="24"/>
        </w:rPr>
        <w:t>.</w:t>
      </w:r>
    </w:p>
    <w:p w14:paraId="7996C7F1" w14:textId="6DD4FA94" w:rsidR="00E70C9C" w:rsidRPr="00560788" w:rsidRDefault="00A862D6" w:rsidP="001056D6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r w:rsidRPr="00765897">
        <w:rPr>
          <w:rFonts w:ascii="Times New Roman" w:hAnsi="Times New Roman" w:cs="Times New Roman"/>
          <w:i/>
          <w:iCs/>
          <w:sz w:val="24"/>
          <w:szCs w:val="24"/>
        </w:rPr>
        <w:t>Web development</w:t>
      </w:r>
      <w:r w:rsidRPr="00A862D6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A862D6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Pr="00A862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62D6">
        <w:rPr>
          <w:rFonts w:ascii="Times New Roman" w:hAnsi="Times New Roman" w:cs="Times New Roman"/>
          <w:sz w:val="24"/>
          <w:szCs w:val="24"/>
        </w:rPr>
        <w:t>pemeliharaan</w:t>
      </w:r>
      <w:proofErr w:type="spellEnd"/>
      <w:r w:rsidRPr="00A862D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A862D6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Pr="00A862D6">
        <w:rPr>
          <w:rFonts w:ascii="Times New Roman" w:hAnsi="Times New Roman" w:cs="Times New Roman"/>
          <w:sz w:val="24"/>
          <w:szCs w:val="24"/>
        </w:rPr>
        <w:t xml:space="preserve"> situs web yang </w:t>
      </w:r>
      <w:proofErr w:type="spellStart"/>
      <w:r w:rsidRPr="00A862D6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A862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862D6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A862D6">
        <w:rPr>
          <w:rFonts w:ascii="Times New Roman" w:hAnsi="Times New Roman" w:cs="Times New Roman"/>
          <w:sz w:val="24"/>
          <w:szCs w:val="24"/>
        </w:rPr>
        <w:t>.</w:t>
      </w:r>
      <w:r w:rsid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pengalaman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penuli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 w:rsidRPr="00940824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940824" w:rsidRP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 w:rsidRPr="00940824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940824" w:rsidRP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 w:rsidRPr="00940824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940824" w:rsidRPr="00940824">
        <w:rPr>
          <w:rFonts w:ascii="Times New Roman" w:hAnsi="Times New Roman" w:cs="Times New Roman"/>
          <w:sz w:val="24"/>
          <w:szCs w:val="24"/>
        </w:rPr>
        <w:t xml:space="preserve"> (PKL),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r w:rsidR="00940824" w:rsidRPr="00940824">
        <w:rPr>
          <w:rFonts w:ascii="Times New Roman" w:hAnsi="Times New Roman" w:cs="Times New Roman"/>
          <w:i/>
          <w:iCs/>
          <w:sz w:val="24"/>
          <w:szCs w:val="24"/>
        </w:rPr>
        <w:t>Web Developer</w:t>
      </w:r>
      <w:r w:rsidR="0094082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p</w:t>
      </w:r>
      <w:r w:rsidR="00165C73" w:rsidRPr="00165C73">
        <w:rPr>
          <w:rFonts w:ascii="Times New Roman" w:hAnsi="Times New Roman" w:cs="Times New Roman"/>
          <w:sz w:val="24"/>
          <w:szCs w:val="24"/>
        </w:rPr>
        <w:t>ekerjaa</w:t>
      </w:r>
      <w:r w:rsidR="00940824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bertanggung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web,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meliputi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web,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r w:rsidR="00940824" w:rsidRPr="00940824">
        <w:rPr>
          <w:rFonts w:ascii="Times New Roman" w:hAnsi="Times New Roman" w:cs="Times New Roman"/>
          <w:i/>
          <w:iCs/>
          <w:sz w:val="24"/>
          <w:szCs w:val="24"/>
        </w:rPr>
        <w:t>fault/bugs</w:t>
      </w:r>
      <w:r w:rsidR="00940824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lastRenderedPageBreak/>
        <w:t>bahwa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. </w:t>
      </w:r>
      <w:r w:rsidR="00940824">
        <w:rPr>
          <w:rFonts w:ascii="Times New Roman" w:hAnsi="Times New Roman" w:cs="Times New Roman"/>
          <w:i/>
          <w:iCs/>
          <w:sz w:val="24"/>
          <w:szCs w:val="24"/>
        </w:rPr>
        <w:t xml:space="preserve">Web Developer </w:t>
      </w:r>
      <w:r w:rsidR="00940824">
        <w:t>juga</w:t>
      </w:r>
      <w:r w:rsidR="00165C73" w:rsidRP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tanggung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40824">
        <w:rPr>
          <w:rFonts w:ascii="Times New Roman" w:hAnsi="Times New Roman" w:cs="Times New Roman"/>
          <w:sz w:val="24"/>
          <w:szCs w:val="24"/>
        </w:rPr>
        <w:t>memperbarui</w:t>
      </w:r>
      <w:proofErr w:type="spellEnd"/>
      <w:r w:rsidR="009408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3CB9">
        <w:rPr>
          <w:rFonts w:ascii="Times New Roman" w:hAnsi="Times New Roman" w:cs="Times New Roman"/>
          <w:sz w:val="24"/>
          <w:szCs w:val="24"/>
        </w:rPr>
        <w:t>terus</w:t>
      </w:r>
      <w:proofErr w:type="spellEnd"/>
      <w:r w:rsidR="00623CB9"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 w:rsidR="00623CB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623CB9">
        <w:rPr>
          <w:rFonts w:ascii="Times New Roman" w:hAnsi="Times New Roman" w:cs="Times New Roman"/>
          <w:sz w:val="24"/>
          <w:szCs w:val="24"/>
        </w:rPr>
        <w:t xml:space="preserve"> </w:t>
      </w:r>
      <w:r w:rsidR="00623CB9">
        <w:rPr>
          <w:rFonts w:ascii="Times New Roman" w:hAnsi="Times New Roman" w:cs="Times New Roman"/>
          <w:i/>
          <w:iCs/>
          <w:sz w:val="24"/>
          <w:szCs w:val="24"/>
        </w:rPr>
        <w:t>up-to-date</w:t>
      </w:r>
      <w:r w:rsidR="00623CB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23CB9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623C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3CB9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623C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3CB9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="00623C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3CB9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="00623CB9">
        <w:rPr>
          <w:rFonts w:ascii="Times New Roman" w:hAnsi="Times New Roman" w:cs="Times New Roman"/>
          <w:sz w:val="24"/>
          <w:szCs w:val="24"/>
        </w:rPr>
        <w:t xml:space="preserve"> web juga </w:t>
      </w:r>
      <w:proofErr w:type="spellStart"/>
      <w:r w:rsidR="00623CB9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623C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3CB9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623CB9">
        <w:rPr>
          <w:rFonts w:ascii="Times New Roman" w:hAnsi="Times New Roman" w:cs="Times New Roman"/>
          <w:sz w:val="24"/>
          <w:szCs w:val="24"/>
        </w:rPr>
        <w:t xml:space="preserve">; HTML, CSS, </w:t>
      </w:r>
      <w:proofErr w:type="spellStart"/>
      <w:r w:rsidR="00623CB9">
        <w:rPr>
          <w:rFonts w:ascii="Times New Roman" w:hAnsi="Times New Roman" w:cs="Times New Roman"/>
          <w:sz w:val="24"/>
          <w:szCs w:val="24"/>
        </w:rPr>
        <w:t>Javascript</w:t>
      </w:r>
      <w:proofErr w:type="spellEnd"/>
      <w:r w:rsidR="00623CB9">
        <w:rPr>
          <w:rFonts w:ascii="Times New Roman" w:hAnsi="Times New Roman" w:cs="Times New Roman"/>
          <w:sz w:val="24"/>
          <w:szCs w:val="24"/>
        </w:rPr>
        <w:t xml:space="preserve">, DBMS, dan juga </w:t>
      </w:r>
      <w:proofErr w:type="spellStart"/>
      <w:r w:rsidR="00623CB9">
        <w:rPr>
          <w:rFonts w:ascii="Times New Roman" w:hAnsi="Times New Roman" w:cs="Times New Roman"/>
          <w:sz w:val="24"/>
          <w:szCs w:val="24"/>
        </w:rPr>
        <w:t>adaptif</w:t>
      </w:r>
      <w:proofErr w:type="spellEnd"/>
      <w:r w:rsidR="00623C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3CB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23C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3CB9">
        <w:rPr>
          <w:rFonts w:ascii="Times New Roman" w:hAnsi="Times New Roman" w:cs="Times New Roman"/>
          <w:sz w:val="24"/>
          <w:szCs w:val="24"/>
        </w:rPr>
        <w:t>teknologi-teknologi</w:t>
      </w:r>
      <w:proofErr w:type="spellEnd"/>
      <w:r w:rsidR="00623C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23CB9">
        <w:rPr>
          <w:rFonts w:ascii="Times New Roman" w:hAnsi="Times New Roman" w:cs="Times New Roman"/>
          <w:sz w:val="24"/>
          <w:szCs w:val="24"/>
        </w:rPr>
        <w:t>terbaru</w:t>
      </w:r>
      <w:proofErr w:type="spellEnd"/>
      <w:r w:rsidR="00623CB9"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han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, dan proses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pelaporan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milik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5C73" w:rsidRPr="00165C73">
        <w:rPr>
          <w:rFonts w:ascii="Times New Roman" w:hAnsi="Times New Roman" w:cs="Times New Roman"/>
          <w:sz w:val="24"/>
          <w:szCs w:val="24"/>
        </w:rPr>
        <w:t>perusa</w:t>
      </w:r>
      <w:proofErr w:type="spellEnd"/>
      <w:r w:rsidR="00165C73" w:rsidRPr="00165C73">
        <w:rPr>
          <w:rFonts w:ascii="Times New Roman" w:hAnsi="Times New Roman" w:cs="Times New Roman"/>
          <w:sz w:val="24"/>
          <w:szCs w:val="24"/>
        </w:rPr>
        <w:t>.</w:t>
      </w:r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Berbicara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sendiri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ukuran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seberapa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fungsinya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tinggi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efisien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diandalkan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 w:rsidRPr="00D94217">
        <w:rPr>
          <w:rFonts w:ascii="Times New Roman" w:hAnsi="Times New Roman" w:cs="Times New Roman"/>
          <w:sz w:val="24"/>
          <w:szCs w:val="24"/>
        </w:rPr>
        <w:t>sementara</w:t>
      </w:r>
      <w:proofErr w:type="spellEnd"/>
      <w:r w:rsidR="00D94217" w:rsidRP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 w:rsidRPr="00D94217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D94217" w:rsidRP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 w:rsidRPr="00D94217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D94217" w:rsidRPr="00D9421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94217" w:rsidRPr="00D94217">
        <w:rPr>
          <w:rFonts w:ascii="Times New Roman" w:hAnsi="Times New Roman" w:cs="Times New Roman"/>
          <w:sz w:val="24"/>
          <w:szCs w:val="24"/>
        </w:rPr>
        <w:t>berkualitas</w:t>
      </w:r>
      <w:proofErr w:type="spellEnd"/>
      <w:r w:rsidR="00D94217" w:rsidRP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 w:rsidRPr="00D94217">
        <w:rPr>
          <w:rFonts w:ascii="Times New Roman" w:hAnsi="Times New Roman" w:cs="Times New Roman"/>
          <w:sz w:val="24"/>
          <w:szCs w:val="24"/>
        </w:rPr>
        <w:t>rendah</w:t>
      </w:r>
      <w:proofErr w:type="spellEnd"/>
      <w:r w:rsidR="00D94217" w:rsidRP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 w:rsidRPr="00D9421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D94217" w:rsidRP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 w:rsidRPr="00D94217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D94217" w:rsidRP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 w:rsidRPr="00D94217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D94217" w:rsidRP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 w:rsidRPr="00D9421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D94217" w:rsidRP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 w:rsidRPr="00D94217">
        <w:rPr>
          <w:rFonts w:ascii="Times New Roman" w:hAnsi="Times New Roman" w:cs="Times New Roman"/>
          <w:sz w:val="24"/>
          <w:szCs w:val="24"/>
        </w:rPr>
        <w:t>kegagalan</w:t>
      </w:r>
      <w:proofErr w:type="spellEnd"/>
      <w:r w:rsidR="00D94217" w:rsidRP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 w:rsidRPr="00D94217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D94217" w:rsidRPr="00D9421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94217" w:rsidRPr="00D94217"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 w:rsidR="00D94217" w:rsidRPr="00D94217"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 w:rsidR="00D94217" w:rsidRPr="00D94217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D94217" w:rsidRP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 w:rsidRPr="00D94217">
        <w:rPr>
          <w:rFonts w:ascii="Times New Roman" w:hAnsi="Times New Roman" w:cs="Times New Roman"/>
          <w:sz w:val="24"/>
          <w:szCs w:val="24"/>
        </w:rPr>
        <w:t>bahkan</w:t>
      </w:r>
      <w:proofErr w:type="spellEnd"/>
      <w:r w:rsidR="00D94217" w:rsidRP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 w:rsidRPr="00D94217"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 w:rsidR="00D94217" w:rsidRPr="00D9421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94217" w:rsidRPr="00D94217">
        <w:rPr>
          <w:rFonts w:ascii="Times New Roman" w:hAnsi="Times New Roman" w:cs="Times New Roman"/>
          <w:sz w:val="24"/>
          <w:szCs w:val="24"/>
        </w:rPr>
        <w:t>lemah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proofErr w:type="gramStart"/>
      <w:r w:rsidR="00E332F1">
        <w:rPr>
          <w:rFonts w:ascii="Times New Roman" w:hAnsi="Times New Roman" w:cs="Times New Roman"/>
          <w:sz w:val="24"/>
          <w:szCs w:val="24"/>
        </w:rPr>
        <w:t>enam</w:t>
      </w:r>
      <w:proofErr w:type="spellEnd"/>
      <w:r w:rsidR="00E332F1">
        <w:rPr>
          <w:rFonts w:ascii="Times New Roman" w:hAnsi="Times New Roman" w:cs="Times New Roman"/>
          <w:sz w:val="24"/>
          <w:szCs w:val="24"/>
        </w:rPr>
        <w:t>(</w:t>
      </w:r>
      <w:proofErr w:type="gramEnd"/>
      <w:r w:rsidR="00E332F1">
        <w:rPr>
          <w:rFonts w:ascii="Times New Roman" w:hAnsi="Times New Roman" w:cs="Times New Roman"/>
          <w:sz w:val="24"/>
          <w:szCs w:val="24"/>
        </w:rPr>
        <w:t xml:space="preserve">6) </w:t>
      </w:r>
      <w:proofErr w:type="spellStart"/>
      <w:r w:rsidR="00E332F1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mengacu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ISO9126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;  </w:t>
      </w:r>
      <w:r w:rsidR="00D94217">
        <w:rPr>
          <w:rFonts w:ascii="Times New Roman" w:hAnsi="Times New Roman" w:cs="Times New Roman"/>
          <w:i/>
          <w:iCs/>
          <w:sz w:val="24"/>
          <w:szCs w:val="24"/>
        </w:rPr>
        <w:t>Functionality</w:t>
      </w:r>
      <w:r w:rsidR="00D9421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94217">
        <w:rPr>
          <w:rFonts w:ascii="Times New Roman" w:hAnsi="Times New Roman" w:cs="Times New Roman"/>
          <w:i/>
          <w:iCs/>
          <w:sz w:val="24"/>
          <w:szCs w:val="24"/>
        </w:rPr>
        <w:t>Reliablilty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, </w:t>
      </w:r>
      <w:r w:rsidR="00D94217" w:rsidRPr="00D94217">
        <w:rPr>
          <w:rFonts w:ascii="Times New Roman" w:hAnsi="Times New Roman" w:cs="Times New Roman"/>
          <w:i/>
          <w:iCs/>
          <w:sz w:val="24"/>
          <w:szCs w:val="24"/>
        </w:rPr>
        <w:t>Usability</w:t>
      </w:r>
      <w:r w:rsidR="00D94217">
        <w:rPr>
          <w:rFonts w:ascii="Times New Roman" w:hAnsi="Times New Roman" w:cs="Times New Roman"/>
          <w:sz w:val="24"/>
          <w:szCs w:val="24"/>
        </w:rPr>
        <w:t>,</w:t>
      </w:r>
      <w:r w:rsidR="00E332F1">
        <w:rPr>
          <w:rFonts w:ascii="Times New Roman" w:hAnsi="Times New Roman" w:cs="Times New Roman"/>
          <w:sz w:val="24"/>
          <w:szCs w:val="24"/>
        </w:rPr>
        <w:t xml:space="preserve"> </w:t>
      </w:r>
      <w:r w:rsidR="00E332F1" w:rsidRPr="00E332F1">
        <w:rPr>
          <w:rFonts w:ascii="Times New Roman" w:hAnsi="Times New Roman" w:cs="Times New Roman"/>
          <w:i/>
          <w:iCs/>
          <w:sz w:val="24"/>
          <w:szCs w:val="24"/>
        </w:rPr>
        <w:t>Efficiency</w:t>
      </w:r>
      <w:r w:rsidR="00E332F1">
        <w:rPr>
          <w:rFonts w:ascii="Times New Roman" w:hAnsi="Times New Roman" w:cs="Times New Roman"/>
          <w:sz w:val="24"/>
          <w:szCs w:val="24"/>
        </w:rPr>
        <w:t>,</w:t>
      </w:r>
      <w:r w:rsidR="00E332F1" w:rsidRPr="00E332F1">
        <w:t xml:space="preserve"> </w:t>
      </w:r>
      <w:r w:rsidR="00E332F1" w:rsidRPr="00E332F1">
        <w:rPr>
          <w:rFonts w:ascii="Times New Roman" w:hAnsi="Times New Roman" w:cs="Times New Roman"/>
          <w:i/>
          <w:iCs/>
          <w:sz w:val="24"/>
          <w:szCs w:val="24"/>
        </w:rPr>
        <w:t>Maintainability</w:t>
      </w:r>
      <w:r w:rsidR="00E332F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332F1" w:rsidRPr="00E332F1">
        <w:rPr>
          <w:rFonts w:ascii="Times New Roman" w:hAnsi="Times New Roman" w:cs="Times New Roman"/>
          <w:i/>
          <w:iCs/>
          <w:sz w:val="24"/>
          <w:szCs w:val="24"/>
        </w:rPr>
        <w:t>Portabillity</w:t>
      </w:r>
      <w:proofErr w:type="spellEnd"/>
      <w:r w:rsidR="00E332F1">
        <w:rPr>
          <w:rFonts w:ascii="Times New Roman" w:hAnsi="Times New Roman" w:cs="Times New Roman"/>
          <w:i/>
          <w:iCs/>
          <w:sz w:val="24"/>
          <w:szCs w:val="24"/>
        </w:rPr>
        <w:t xml:space="preserve">.    </w:t>
      </w:r>
      <w:proofErr w:type="spellStart"/>
      <w:r w:rsidR="00D94217" w:rsidRPr="00E332F1">
        <w:rPr>
          <w:rFonts w:ascii="Times New Roman" w:hAnsi="Times New Roman" w:cs="Times New Roman"/>
          <w:sz w:val="24"/>
          <w:szCs w:val="24"/>
        </w:rPr>
        <w:t>Maksud</w:t>
      </w:r>
      <w:proofErr w:type="spellEnd"/>
      <w:r w:rsidR="00D942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94217">
        <w:rPr>
          <w:rFonts w:ascii="Times New Roman" w:hAnsi="Times New Roman" w:cs="Times New Roman"/>
          <w:sz w:val="24"/>
          <w:szCs w:val="24"/>
        </w:rPr>
        <w:t>p</w:t>
      </w:r>
      <w:r w:rsidR="0049268C">
        <w:rPr>
          <w:rFonts w:ascii="Times New Roman" w:hAnsi="Times New Roman" w:cs="Times New Roman"/>
          <w:sz w:val="24"/>
          <w:szCs w:val="24"/>
        </w:rPr>
        <w:t>enulis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268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268C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 w:rsidR="0049268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32F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E332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32F1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="00E332F1">
        <w:rPr>
          <w:rFonts w:ascii="Times New Roman" w:hAnsi="Times New Roman" w:cs="Times New Roman"/>
          <w:sz w:val="24"/>
          <w:szCs w:val="24"/>
        </w:rPr>
        <w:t xml:space="preserve"> </w:t>
      </w:r>
      <w:r w:rsidR="008C22D0" w:rsidRPr="0049268C">
        <w:rPr>
          <w:rFonts w:ascii="Times New Roman" w:hAnsi="Times New Roman" w:cs="Times New Roman"/>
          <w:sz w:val="24"/>
          <w:szCs w:val="24"/>
        </w:rPr>
        <w:t>QA</w:t>
      </w:r>
      <w:r w:rsidR="004926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268C">
        <w:rPr>
          <w:rFonts w:ascii="Times New Roman" w:hAnsi="Times New Roman" w:cs="Times New Roman"/>
          <w:sz w:val="24"/>
          <w:szCs w:val="24"/>
        </w:rPr>
        <w:t>me</w:t>
      </w:r>
      <w:r w:rsidR="00E332F1">
        <w:rPr>
          <w:rFonts w:ascii="Times New Roman" w:hAnsi="Times New Roman" w:cs="Times New Roman"/>
          <w:sz w:val="24"/>
          <w:szCs w:val="24"/>
        </w:rPr>
        <w:t>ngingat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 xml:space="preserve"> </w:t>
      </w:r>
      <w:r w:rsidR="00E332F1">
        <w:rPr>
          <w:rFonts w:ascii="Times New Roman" w:hAnsi="Times New Roman" w:cs="Times New Roman"/>
          <w:sz w:val="24"/>
          <w:szCs w:val="24"/>
        </w:rPr>
        <w:t xml:space="preserve">“KUMIS APP” </w:t>
      </w:r>
      <w:proofErr w:type="spellStart"/>
      <w:r w:rsidR="00E332F1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E332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32F1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E332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32F1">
        <w:rPr>
          <w:rFonts w:ascii="Times New Roman" w:hAnsi="Times New Roman" w:cs="Times New Roman"/>
          <w:sz w:val="24"/>
          <w:szCs w:val="24"/>
        </w:rPr>
        <w:t>penilaian</w:t>
      </w:r>
      <w:proofErr w:type="spellEnd"/>
      <w:r w:rsidR="00E332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32F1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E332F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dikarenakan</w:t>
      </w:r>
      <w:proofErr w:type="spellEnd"/>
      <w:r w:rsidR="00952D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alasan</w:t>
      </w:r>
      <w:proofErr w:type="spellEnd"/>
      <w:r w:rsidR="00952D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52D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waktu</w:t>
      </w:r>
      <w:proofErr w:type="spellEnd"/>
      <w:r w:rsidR="00952D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52D7C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tim</w:t>
      </w:r>
      <w:proofErr w:type="spellEnd"/>
      <w:r w:rsidR="00952D7C">
        <w:rPr>
          <w:rFonts w:ascii="Times New Roman" w:hAnsi="Times New Roman" w:cs="Times New Roman"/>
          <w:sz w:val="24"/>
          <w:szCs w:val="24"/>
        </w:rPr>
        <w:t xml:space="preserve"> development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mengejar</w:t>
      </w:r>
      <w:proofErr w:type="spellEnd"/>
      <w:r w:rsidR="00952D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semua</w:t>
      </w:r>
      <w:proofErr w:type="spellEnd"/>
      <w:r w:rsidR="00952D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="00952D7C">
        <w:rPr>
          <w:rFonts w:ascii="Times New Roman" w:hAnsi="Times New Roman" w:cs="Times New Roman"/>
          <w:sz w:val="24"/>
          <w:szCs w:val="24"/>
        </w:rPr>
        <w:t xml:space="preserve"> SDLC.</w:t>
      </w:r>
      <w:r w:rsidR="005607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0788">
        <w:rPr>
          <w:rFonts w:ascii="Times New Roman" w:hAnsi="Times New Roman" w:cs="Times New Roman"/>
          <w:sz w:val="24"/>
          <w:szCs w:val="24"/>
        </w:rPr>
        <w:t>pemeriksaan</w:t>
      </w:r>
      <w:proofErr w:type="spellEnd"/>
      <w:r w:rsidR="005607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0788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5607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32F1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560788">
        <w:rPr>
          <w:rFonts w:ascii="Times New Roman" w:hAnsi="Times New Roman" w:cs="Times New Roman"/>
          <w:sz w:val="24"/>
          <w:szCs w:val="24"/>
        </w:rPr>
        <w:t xml:space="preserve"> </w:t>
      </w:r>
      <w:r w:rsidR="00952D7C">
        <w:rPr>
          <w:rFonts w:ascii="Times New Roman" w:hAnsi="Times New Roman" w:cs="Times New Roman"/>
          <w:sz w:val="24"/>
          <w:szCs w:val="24"/>
        </w:rPr>
        <w:t>KUMIS APP</w:t>
      </w:r>
      <w:r w:rsidR="008C22D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mencakup</w:t>
      </w:r>
      <w:proofErr w:type="spellEnd"/>
      <w:r w:rsidR="005607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deteksi</w:t>
      </w:r>
      <w:proofErr w:type="spellEnd"/>
      <w:r w:rsidR="00952D7C">
        <w:rPr>
          <w:rFonts w:ascii="Times New Roman" w:hAnsi="Times New Roman" w:cs="Times New Roman"/>
          <w:sz w:val="24"/>
          <w:szCs w:val="24"/>
        </w:rPr>
        <w:t xml:space="preserve"> </w:t>
      </w:r>
      <w:r w:rsidR="00952D7C">
        <w:rPr>
          <w:rFonts w:ascii="Times New Roman" w:hAnsi="Times New Roman" w:cs="Times New Roman"/>
          <w:i/>
          <w:iCs/>
          <w:sz w:val="24"/>
          <w:szCs w:val="24"/>
        </w:rPr>
        <w:t>bugs</w:t>
      </w:r>
      <w:r w:rsidR="00560788" w:rsidRPr="0021602F">
        <w:rPr>
          <w:rFonts w:ascii="Times New Roman" w:hAnsi="Times New Roman" w:cs="Times New Roman"/>
          <w:i/>
          <w:iCs/>
          <w:sz w:val="24"/>
          <w:szCs w:val="24"/>
        </w:rPr>
        <w:t>, issue</w:t>
      </w:r>
      <w:r w:rsidR="00560788">
        <w:rPr>
          <w:rFonts w:ascii="Times New Roman" w:hAnsi="Times New Roman" w:cs="Times New Roman"/>
          <w:sz w:val="24"/>
          <w:szCs w:val="24"/>
        </w:rPr>
        <w:t xml:space="preserve"> yan</w:t>
      </w:r>
      <w:r w:rsidR="00952D7C">
        <w:rPr>
          <w:rFonts w:ascii="Times New Roman" w:hAnsi="Times New Roman" w:cs="Times New Roman"/>
          <w:sz w:val="24"/>
          <w:szCs w:val="24"/>
        </w:rPr>
        <w:t xml:space="preserve">g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berpotensi</w:t>
      </w:r>
      <w:proofErr w:type="spellEnd"/>
      <w:r w:rsidR="005607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078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56078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560788">
        <w:rPr>
          <w:rFonts w:ascii="Times New Roman" w:hAnsi="Times New Roman" w:cs="Times New Roman"/>
          <w:sz w:val="24"/>
          <w:szCs w:val="24"/>
        </w:rPr>
        <w:t>s</w:t>
      </w:r>
      <w:r w:rsidR="00D074C6">
        <w:rPr>
          <w:rFonts w:ascii="Times New Roman" w:hAnsi="Times New Roman" w:cs="Times New Roman"/>
          <w:sz w:val="24"/>
          <w:szCs w:val="24"/>
        </w:rPr>
        <w:t>i</w:t>
      </w:r>
      <w:r w:rsidR="00560788">
        <w:rPr>
          <w:rFonts w:ascii="Times New Roman" w:hAnsi="Times New Roman" w:cs="Times New Roman"/>
          <w:sz w:val="24"/>
          <w:szCs w:val="24"/>
        </w:rPr>
        <w:t>stem</w:t>
      </w:r>
      <w:proofErr w:type="spellEnd"/>
      <w:r w:rsidR="005607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0788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5607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dituangkan</w:t>
      </w:r>
      <w:proofErr w:type="spellEnd"/>
      <w:r w:rsidR="005607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078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607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0788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560788">
        <w:rPr>
          <w:rFonts w:ascii="Times New Roman" w:hAnsi="Times New Roman" w:cs="Times New Roman"/>
          <w:sz w:val="24"/>
          <w:szCs w:val="24"/>
        </w:rPr>
        <w:t xml:space="preserve"> </w:t>
      </w:r>
      <w:r w:rsidR="00560788" w:rsidRPr="00C61469">
        <w:rPr>
          <w:rFonts w:ascii="Times New Roman" w:hAnsi="Times New Roman" w:cs="Times New Roman"/>
          <w:i/>
          <w:iCs/>
          <w:sz w:val="24"/>
          <w:szCs w:val="24"/>
        </w:rPr>
        <w:t>testcase</w:t>
      </w:r>
      <w:r w:rsidR="00952D7C">
        <w:rPr>
          <w:rFonts w:ascii="Times New Roman" w:hAnsi="Times New Roman" w:cs="Times New Roman"/>
          <w:i/>
          <w:iCs/>
          <w:sz w:val="24"/>
          <w:szCs w:val="24"/>
        </w:rPr>
        <w:t>/test scenario</w:t>
      </w:r>
      <w:r w:rsidR="0056078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560788">
        <w:rPr>
          <w:rFonts w:ascii="Times New Roman" w:hAnsi="Times New Roman" w:cs="Times New Roman"/>
          <w:sz w:val="24"/>
          <w:szCs w:val="24"/>
        </w:rPr>
        <w:t>mela</w:t>
      </w:r>
      <w:r w:rsidR="00952D7C">
        <w:rPr>
          <w:rFonts w:ascii="Times New Roman" w:hAnsi="Times New Roman" w:cs="Times New Roman"/>
          <w:sz w:val="24"/>
          <w:szCs w:val="24"/>
        </w:rPr>
        <w:t>porkan</w:t>
      </w:r>
      <w:proofErr w:type="spellEnd"/>
      <w:r w:rsidR="00952D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5607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0788">
        <w:rPr>
          <w:rFonts w:ascii="Times New Roman" w:hAnsi="Times New Roman" w:cs="Times New Roman"/>
          <w:sz w:val="24"/>
          <w:szCs w:val="24"/>
        </w:rPr>
        <w:t>kepad</w:t>
      </w:r>
      <w:r w:rsidR="00591788">
        <w:rPr>
          <w:rFonts w:ascii="Times New Roman" w:hAnsi="Times New Roman" w:cs="Times New Roman"/>
          <w:sz w:val="24"/>
          <w:szCs w:val="24"/>
        </w:rPr>
        <w:t>a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="00591788" w:rsidRPr="00591788">
        <w:rPr>
          <w:rFonts w:ascii="Times New Roman" w:hAnsi="Times New Roman" w:cs="Times New Roman"/>
          <w:i/>
          <w:iCs/>
          <w:sz w:val="24"/>
          <w:szCs w:val="24"/>
        </w:rPr>
        <w:t>product owner</w:t>
      </w:r>
      <w:r w:rsidR="0056078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60788">
        <w:rPr>
          <w:rFonts w:ascii="Times New Roman" w:hAnsi="Times New Roman" w:cs="Times New Roman"/>
          <w:sz w:val="24"/>
          <w:szCs w:val="24"/>
        </w:rPr>
        <w:t>bert</w:t>
      </w:r>
      <w:r w:rsidR="00952D7C">
        <w:rPr>
          <w:rFonts w:ascii="Times New Roman" w:hAnsi="Times New Roman" w:cs="Times New Roman"/>
          <w:sz w:val="24"/>
          <w:szCs w:val="24"/>
        </w:rPr>
        <w:t>anggung</w:t>
      </w:r>
      <w:proofErr w:type="spellEnd"/>
      <w:r w:rsidR="00952D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5607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6078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5607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952D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2D7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9268C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268C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268C">
        <w:rPr>
          <w:rFonts w:ascii="Times New Roman" w:hAnsi="Times New Roman" w:cs="Times New Roman"/>
          <w:sz w:val="24"/>
          <w:szCs w:val="24"/>
        </w:rPr>
        <w:t>ulang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268C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 xml:space="preserve"> </w:t>
      </w:r>
      <w:r w:rsidR="0049268C" w:rsidRPr="00163633">
        <w:rPr>
          <w:rFonts w:ascii="Times New Roman" w:hAnsi="Times New Roman" w:cs="Times New Roman"/>
          <w:i/>
          <w:iCs/>
          <w:sz w:val="24"/>
          <w:szCs w:val="24"/>
        </w:rPr>
        <w:t>User Acceptance Testing</w:t>
      </w:r>
      <w:r w:rsidR="0049268C">
        <w:rPr>
          <w:rFonts w:ascii="Times New Roman" w:hAnsi="Times New Roman" w:cs="Times New Roman"/>
          <w:sz w:val="24"/>
          <w:szCs w:val="24"/>
        </w:rPr>
        <w:t xml:space="preserve">, Menyusun </w:t>
      </w:r>
      <w:r w:rsidR="0049268C" w:rsidRPr="00163633">
        <w:rPr>
          <w:rFonts w:ascii="Times New Roman" w:hAnsi="Times New Roman" w:cs="Times New Roman"/>
          <w:i/>
          <w:iCs/>
          <w:sz w:val="24"/>
          <w:szCs w:val="24"/>
        </w:rPr>
        <w:t>User Manual</w:t>
      </w:r>
      <w:r w:rsidR="0049268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9268C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268C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268C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268C" w:rsidRPr="00163633">
        <w:rPr>
          <w:rFonts w:ascii="Times New Roman" w:hAnsi="Times New Roman" w:cs="Times New Roman"/>
          <w:i/>
          <w:iCs/>
          <w:sz w:val="24"/>
          <w:szCs w:val="24"/>
        </w:rPr>
        <w:t>Wifus</w:t>
      </w:r>
      <w:proofErr w:type="spellEnd"/>
      <w:r w:rsidR="0049268C" w:rsidRPr="00163633">
        <w:rPr>
          <w:rFonts w:ascii="Times New Roman" w:hAnsi="Times New Roman" w:cs="Times New Roman"/>
          <w:i/>
          <w:iCs/>
          <w:sz w:val="24"/>
          <w:szCs w:val="24"/>
        </w:rPr>
        <w:t xml:space="preserve"> Documentation</w:t>
      </w:r>
      <w:r w:rsidR="0049268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49268C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 xml:space="preserve"> </w:t>
      </w:r>
      <w:r w:rsidR="0049268C" w:rsidRPr="00163633">
        <w:rPr>
          <w:rFonts w:ascii="Times New Roman" w:hAnsi="Times New Roman" w:cs="Times New Roman"/>
          <w:i/>
          <w:iCs/>
          <w:sz w:val="24"/>
          <w:szCs w:val="24"/>
        </w:rPr>
        <w:t>flow</w:t>
      </w:r>
      <w:r w:rsidR="0049268C">
        <w:rPr>
          <w:rFonts w:ascii="Times New Roman" w:hAnsi="Times New Roman" w:cs="Times New Roman"/>
          <w:sz w:val="24"/>
          <w:szCs w:val="24"/>
        </w:rPr>
        <w:t xml:space="preserve"> yang salah </w:t>
      </w:r>
      <w:proofErr w:type="spellStart"/>
      <w:r w:rsidR="0049268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268C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268C">
        <w:rPr>
          <w:rFonts w:ascii="Times New Roman" w:hAnsi="Times New Roman" w:cs="Times New Roman"/>
          <w:sz w:val="24"/>
          <w:szCs w:val="24"/>
        </w:rPr>
        <w:t>diperbaiki</w:t>
      </w:r>
      <w:proofErr w:type="spellEnd"/>
      <w:r w:rsidR="0049268C">
        <w:rPr>
          <w:rFonts w:ascii="Times New Roman" w:hAnsi="Times New Roman" w:cs="Times New Roman"/>
          <w:sz w:val="24"/>
          <w:szCs w:val="24"/>
        </w:rPr>
        <w:t>.</w:t>
      </w:r>
      <w:r w:rsidR="00560788">
        <w:rPr>
          <w:rFonts w:ascii="Times New Roman" w:hAnsi="Times New Roman" w:cs="Times New Roman"/>
          <w:sz w:val="24"/>
          <w:szCs w:val="24"/>
        </w:rPr>
        <w:t xml:space="preserve"> </w:t>
      </w:r>
      <w:r w:rsidR="003D7B34">
        <w:rPr>
          <w:rFonts w:ascii="Times New Roman" w:hAnsi="Times New Roman" w:cs="Times New Roman"/>
          <w:sz w:val="24"/>
          <w:szCs w:val="24"/>
        </w:rPr>
        <w:t xml:space="preserve"> </w:t>
      </w:r>
      <w:r w:rsidR="0045388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023C49C" w14:textId="34B7EF84" w:rsidR="00EA06C3" w:rsidRPr="006F4FE6" w:rsidRDefault="00295603">
      <w:pPr>
        <w:pStyle w:val="Heading2"/>
        <w:numPr>
          <w:ilvl w:val="1"/>
          <w:numId w:val="4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0" w:name="_Toc91426368"/>
      <w:bookmarkStart w:id="41" w:name="_Toc93057624"/>
      <w:bookmarkStart w:id="42" w:name="_Toc117378147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Tujuan</w:t>
      </w:r>
      <w:bookmarkEnd w:id="40"/>
      <w:bookmarkEnd w:id="41"/>
      <w:bookmarkEnd w:id="42"/>
      <w:proofErr w:type="spellEnd"/>
      <w:r w:rsidR="009D10E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</w:p>
    <w:p w14:paraId="600206E9" w14:textId="0D6B59AB" w:rsidR="00F80EE7" w:rsidRPr="00A73ACC" w:rsidRDefault="00A73ACC" w:rsidP="00AA11C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43" w:name="_Toc91947636"/>
      <w:bookmarkStart w:id="44" w:name="_Toc92103380"/>
      <w:bookmarkStart w:id="45" w:name="_Toc92138789"/>
      <w:bookmarkStart w:id="46" w:name="_Toc92740141"/>
      <w:bookmarkStart w:id="47" w:name="_Toc92740227"/>
      <w:bookmarkStart w:id="48" w:name="_Toc92740314"/>
      <w:bookmarkStart w:id="49" w:name="_Toc92740401"/>
      <w:bookmarkStart w:id="50" w:name="_Toc92776543"/>
      <w:bookmarkStart w:id="51" w:name="_Toc92874301"/>
      <w:bookmarkStart w:id="52" w:name="_Toc92874652"/>
      <w:bookmarkStart w:id="53" w:name="_Toc91426369"/>
      <w:bookmarkEnd w:id="43"/>
      <w:bookmarkEnd w:id="44"/>
      <w:bookmarkEnd w:id="45"/>
      <w:bookmarkEnd w:id="46"/>
      <w:bookmarkEnd w:id="47"/>
      <w:bookmarkEnd w:id="48"/>
      <w:bookmarkEnd w:id="49"/>
      <w:bookmarkEnd w:id="50"/>
      <w:bookmarkEnd w:id="51"/>
      <w:bookmarkEnd w:id="52"/>
      <w:r w:rsidRPr="00A73ACC"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tujuan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73ACC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A73ACC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A73ACC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5ADE775A" w14:textId="2395B0B5" w:rsidR="001D384E" w:rsidRDefault="00E56419" w:rsidP="007D70E1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D384E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r w:rsidRPr="001D384E">
        <w:rPr>
          <w:rFonts w:ascii="Times New Roman" w:hAnsi="Times New Roman" w:cs="Times New Roman"/>
          <w:i/>
          <w:iCs/>
          <w:sz w:val="24"/>
          <w:szCs w:val="24"/>
        </w:rPr>
        <w:t>issue</w:t>
      </w:r>
      <w:r w:rsidRPr="001D384E">
        <w:rPr>
          <w:rFonts w:ascii="Times New Roman" w:hAnsi="Times New Roman" w:cs="Times New Roman"/>
          <w:sz w:val="24"/>
          <w:szCs w:val="24"/>
        </w:rPr>
        <w:t xml:space="preserve"> dan </w:t>
      </w:r>
      <w:r w:rsidRPr="001D384E">
        <w:rPr>
          <w:rFonts w:ascii="Times New Roman" w:hAnsi="Times New Roman" w:cs="Times New Roman"/>
          <w:i/>
          <w:iCs/>
          <w:sz w:val="24"/>
          <w:szCs w:val="24"/>
        </w:rPr>
        <w:t>bugs</w:t>
      </w:r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r w:rsidR="00AE59A7" w:rsidRPr="001D384E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1D384E" w:rsidRPr="001D384E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="001D384E" w:rsidRPr="001D384E">
        <w:rPr>
          <w:rFonts w:ascii="Times New Roman" w:hAnsi="Times New Roman" w:cs="Times New Roman"/>
          <w:sz w:val="24"/>
          <w:szCs w:val="24"/>
        </w:rPr>
        <w:t xml:space="preserve"> Master Data, </w:t>
      </w:r>
      <w:proofErr w:type="spellStart"/>
      <w:r w:rsidR="001D384E" w:rsidRPr="001D384E">
        <w:rPr>
          <w:rFonts w:ascii="Times New Roman" w:hAnsi="Times New Roman" w:cs="Times New Roman"/>
          <w:sz w:val="24"/>
          <w:szCs w:val="24"/>
        </w:rPr>
        <w:t>Konfigurasi</w:t>
      </w:r>
      <w:proofErr w:type="spellEnd"/>
      <w:r w:rsidR="001D384E" w:rsidRPr="001D384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D384E" w:rsidRPr="001D384E">
        <w:rPr>
          <w:rFonts w:ascii="Times New Roman" w:hAnsi="Times New Roman" w:cs="Times New Roman"/>
          <w:sz w:val="24"/>
          <w:szCs w:val="24"/>
        </w:rPr>
        <w:t>Poliklinik</w:t>
      </w:r>
      <w:proofErr w:type="spellEnd"/>
      <w:r w:rsidR="001D384E" w:rsidRPr="001D384E">
        <w:rPr>
          <w:rFonts w:ascii="Times New Roman" w:hAnsi="Times New Roman" w:cs="Times New Roman"/>
          <w:sz w:val="24"/>
          <w:szCs w:val="24"/>
        </w:rPr>
        <w:t xml:space="preserve">, Telemedicine, dan </w:t>
      </w:r>
      <w:proofErr w:type="spellStart"/>
      <w:r w:rsidR="001D384E" w:rsidRPr="001D384E">
        <w:rPr>
          <w:rFonts w:ascii="Times New Roman" w:hAnsi="Times New Roman" w:cs="Times New Roman"/>
          <w:sz w:val="24"/>
          <w:szCs w:val="24"/>
        </w:rPr>
        <w:t>Antrian</w:t>
      </w:r>
      <w:proofErr w:type="spellEnd"/>
      <w:r w:rsidR="001D384E" w:rsidRPr="001D384E">
        <w:rPr>
          <w:rFonts w:ascii="Times New Roman" w:hAnsi="Times New Roman" w:cs="Times New Roman"/>
          <w:sz w:val="24"/>
          <w:szCs w:val="24"/>
        </w:rPr>
        <w:t>.</w:t>
      </w:r>
    </w:p>
    <w:p w14:paraId="6A5BB51C" w14:textId="6B91FE87" w:rsidR="00A73ACC" w:rsidRPr="001D384E" w:rsidRDefault="00AE59A7" w:rsidP="007D70E1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D384E">
        <w:rPr>
          <w:rFonts w:ascii="Times New Roman" w:hAnsi="Times New Roman" w:cs="Times New Roman"/>
          <w:sz w:val="24"/>
          <w:szCs w:val="24"/>
        </w:rPr>
        <w:t>M</w:t>
      </w:r>
      <w:r w:rsidR="00A73ACC" w:rsidRPr="001D384E">
        <w:rPr>
          <w:rFonts w:ascii="Times New Roman" w:hAnsi="Times New Roman" w:cs="Times New Roman"/>
          <w:sz w:val="24"/>
          <w:szCs w:val="24"/>
        </w:rPr>
        <w:t>elakukan</w:t>
      </w:r>
      <w:proofErr w:type="spellEnd"/>
      <w:r w:rsidR="00A73ACC" w:rsidRPr="001D384E">
        <w:rPr>
          <w:rFonts w:ascii="Times New Roman" w:hAnsi="Times New Roman" w:cs="Times New Roman"/>
          <w:sz w:val="24"/>
          <w:szCs w:val="24"/>
        </w:rPr>
        <w:t xml:space="preserve"> </w:t>
      </w:r>
      <w:r w:rsidR="00A73ACC" w:rsidRPr="001D384E">
        <w:rPr>
          <w:rFonts w:ascii="Times New Roman" w:hAnsi="Times New Roman" w:cs="Times New Roman"/>
          <w:i/>
          <w:iCs/>
          <w:sz w:val="24"/>
          <w:szCs w:val="24"/>
        </w:rPr>
        <w:t>report</w:t>
      </w:r>
      <w:r w:rsidR="00A73ACC" w:rsidRPr="001D384E">
        <w:rPr>
          <w:rFonts w:ascii="Times New Roman" w:hAnsi="Times New Roman" w:cs="Times New Roman"/>
          <w:sz w:val="24"/>
          <w:szCs w:val="24"/>
        </w:rPr>
        <w:t xml:space="preserve"> </w:t>
      </w:r>
      <w:r w:rsidRPr="001D384E">
        <w:rPr>
          <w:rFonts w:ascii="Times New Roman" w:hAnsi="Times New Roman" w:cs="Times New Roman"/>
          <w:i/>
          <w:iCs/>
          <w:sz w:val="24"/>
          <w:szCs w:val="24"/>
        </w:rPr>
        <w:t>bugs</w:t>
      </w:r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QA yang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D384E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D384E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D67EFC4" w14:textId="5B5B29D6" w:rsidR="00A73ACC" w:rsidRDefault="00A73ACC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59A7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AE59A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56419">
        <w:rPr>
          <w:rFonts w:ascii="Times New Roman" w:hAnsi="Times New Roman" w:cs="Times New Roman"/>
          <w:i/>
          <w:iCs/>
          <w:sz w:val="24"/>
          <w:szCs w:val="24"/>
        </w:rPr>
        <w:t>testcase docum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E59A7">
        <w:rPr>
          <w:rFonts w:ascii="Times New Roman" w:hAnsi="Times New Roman" w:cs="Times New Roman"/>
          <w:sz w:val="24"/>
          <w:szCs w:val="24"/>
        </w:rPr>
        <w:t xml:space="preserve">PT. </w:t>
      </w:r>
      <w:proofErr w:type="spellStart"/>
      <w:r w:rsidR="00AE59A7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="00AE59A7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="00AE59A7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="00AE59A7">
        <w:rPr>
          <w:rFonts w:ascii="Times New Roman" w:hAnsi="Times New Roman" w:cs="Times New Roman"/>
          <w:sz w:val="24"/>
          <w:szCs w:val="24"/>
        </w:rPr>
        <w:t>.</w:t>
      </w:r>
    </w:p>
    <w:p w14:paraId="5A58E920" w14:textId="0B1CF719" w:rsidR="00A73ACC" w:rsidRPr="00A73ACC" w:rsidRDefault="00E56419">
      <w:pPr>
        <w:pStyle w:val="ListParagraph"/>
        <w:numPr>
          <w:ilvl w:val="0"/>
          <w:numId w:val="12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Pr="00E56419">
        <w:rPr>
          <w:rFonts w:ascii="Times New Roman" w:hAnsi="Times New Roman" w:cs="Times New Roman"/>
          <w:i/>
          <w:iCs/>
          <w:sz w:val="24"/>
          <w:szCs w:val="24"/>
        </w:rPr>
        <w:t xml:space="preserve">ser </w:t>
      </w:r>
      <w:r w:rsidR="00E2238E">
        <w:rPr>
          <w:rFonts w:ascii="Times New Roman" w:hAnsi="Times New Roman" w:cs="Times New Roman"/>
          <w:i/>
          <w:iCs/>
          <w:sz w:val="24"/>
          <w:szCs w:val="24"/>
        </w:rPr>
        <w:t>acceptance testing</w:t>
      </w:r>
      <w:r w:rsidR="001D384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1D384E" w:rsidRPr="001D384E">
        <w:rPr>
          <w:rFonts w:ascii="Times New Roman" w:hAnsi="Times New Roman" w:cs="Times New Roman"/>
          <w:sz w:val="24"/>
          <w:szCs w:val="24"/>
        </w:rPr>
        <w:t>dan</w:t>
      </w:r>
      <w:r w:rsidR="001D384E">
        <w:rPr>
          <w:rFonts w:ascii="Times New Roman" w:hAnsi="Times New Roman" w:cs="Times New Roman"/>
          <w:i/>
          <w:iCs/>
          <w:sz w:val="24"/>
          <w:szCs w:val="24"/>
        </w:rPr>
        <w:t xml:space="preserve"> user manual</w:t>
      </w:r>
      <w:r w:rsidR="00E2238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6274274" w14:textId="77777777" w:rsidR="00DF7C5E" w:rsidRPr="006F4FE6" w:rsidRDefault="00DF7C5E">
      <w:pPr>
        <w:pStyle w:val="ListParagraph"/>
        <w:keepNext/>
        <w:keepLines/>
        <w:numPr>
          <w:ilvl w:val="0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4" w:name="_Toc92921120"/>
      <w:bookmarkStart w:id="55" w:name="_Toc92921219"/>
      <w:bookmarkStart w:id="56" w:name="_Toc92958268"/>
      <w:bookmarkStart w:id="57" w:name="_Toc92963739"/>
      <w:bookmarkStart w:id="58" w:name="_Toc92965085"/>
      <w:bookmarkStart w:id="59" w:name="_Toc92966214"/>
      <w:bookmarkStart w:id="60" w:name="_Toc92999815"/>
      <w:bookmarkStart w:id="61" w:name="_Toc93003730"/>
      <w:bookmarkStart w:id="62" w:name="_Toc93004058"/>
      <w:bookmarkStart w:id="63" w:name="_Toc93046851"/>
      <w:bookmarkStart w:id="64" w:name="_Toc93046945"/>
      <w:bookmarkStart w:id="65" w:name="_Toc93057625"/>
      <w:bookmarkStart w:id="66" w:name="_Toc117378148"/>
      <w:bookmarkEnd w:id="54"/>
      <w:bookmarkEnd w:id="55"/>
      <w:bookmarkEnd w:id="56"/>
      <w:bookmarkEnd w:id="57"/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</w:p>
    <w:p w14:paraId="0EE1A25A" w14:textId="77777777" w:rsidR="00DF7C5E" w:rsidRPr="006F4FE6" w:rsidRDefault="00DF7C5E">
      <w:pPr>
        <w:pStyle w:val="ListParagraph"/>
        <w:keepNext/>
        <w:keepLines/>
        <w:numPr>
          <w:ilvl w:val="1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7" w:name="_Toc92874302"/>
      <w:bookmarkStart w:id="68" w:name="_Toc92874653"/>
      <w:bookmarkStart w:id="69" w:name="_Toc92921121"/>
      <w:bookmarkStart w:id="70" w:name="_Toc92921220"/>
      <w:bookmarkStart w:id="71" w:name="_Toc92958269"/>
      <w:bookmarkStart w:id="72" w:name="_Toc92963740"/>
      <w:bookmarkStart w:id="73" w:name="_Toc92965086"/>
      <w:bookmarkStart w:id="74" w:name="_Toc92966215"/>
      <w:bookmarkStart w:id="75" w:name="_Toc92999816"/>
      <w:bookmarkStart w:id="76" w:name="_Toc93003731"/>
      <w:bookmarkStart w:id="77" w:name="_Toc93004059"/>
      <w:bookmarkStart w:id="78" w:name="_Toc93046852"/>
      <w:bookmarkStart w:id="79" w:name="_Toc93046946"/>
      <w:bookmarkStart w:id="80" w:name="_Toc93057626"/>
      <w:bookmarkStart w:id="81" w:name="_Toc117378149"/>
      <w:bookmarkEnd w:id="67"/>
      <w:bookmarkEnd w:id="68"/>
      <w:bookmarkEnd w:id="69"/>
      <w:bookmarkEnd w:id="70"/>
      <w:bookmarkEnd w:id="71"/>
      <w:bookmarkEnd w:id="72"/>
      <w:bookmarkEnd w:id="73"/>
      <w:bookmarkEnd w:id="74"/>
      <w:bookmarkEnd w:id="75"/>
      <w:bookmarkEnd w:id="76"/>
      <w:bookmarkEnd w:id="77"/>
      <w:bookmarkEnd w:id="78"/>
      <w:bookmarkEnd w:id="79"/>
      <w:bookmarkEnd w:id="80"/>
      <w:bookmarkEnd w:id="81"/>
    </w:p>
    <w:p w14:paraId="7A7E7460" w14:textId="77777777" w:rsidR="00DF7C5E" w:rsidRPr="006F4FE6" w:rsidRDefault="00DF7C5E">
      <w:pPr>
        <w:pStyle w:val="ListParagraph"/>
        <w:keepNext/>
        <w:keepLines/>
        <w:numPr>
          <w:ilvl w:val="1"/>
          <w:numId w:val="9"/>
        </w:numPr>
        <w:spacing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82" w:name="_Toc92874303"/>
      <w:bookmarkStart w:id="83" w:name="_Toc92874654"/>
      <w:bookmarkStart w:id="84" w:name="_Toc92921122"/>
      <w:bookmarkStart w:id="85" w:name="_Toc92921221"/>
      <w:bookmarkStart w:id="86" w:name="_Toc92958270"/>
      <w:bookmarkStart w:id="87" w:name="_Toc92963741"/>
      <w:bookmarkStart w:id="88" w:name="_Toc92965087"/>
      <w:bookmarkStart w:id="89" w:name="_Toc92966216"/>
      <w:bookmarkStart w:id="90" w:name="_Toc92999817"/>
      <w:bookmarkStart w:id="91" w:name="_Toc93003732"/>
      <w:bookmarkStart w:id="92" w:name="_Toc93004060"/>
      <w:bookmarkStart w:id="93" w:name="_Toc93046853"/>
      <w:bookmarkStart w:id="94" w:name="_Toc93046947"/>
      <w:bookmarkStart w:id="95" w:name="_Toc93057627"/>
      <w:bookmarkStart w:id="96" w:name="_Toc117378150"/>
      <w:bookmarkEnd w:id="82"/>
      <w:bookmarkEnd w:id="83"/>
      <w:bookmarkEnd w:id="84"/>
      <w:bookmarkEnd w:id="85"/>
      <w:bookmarkEnd w:id="86"/>
      <w:bookmarkEnd w:id="87"/>
      <w:bookmarkEnd w:id="88"/>
      <w:bookmarkEnd w:id="89"/>
      <w:bookmarkEnd w:id="90"/>
      <w:bookmarkEnd w:id="91"/>
      <w:bookmarkEnd w:id="92"/>
      <w:bookmarkEnd w:id="93"/>
      <w:bookmarkEnd w:id="94"/>
      <w:bookmarkEnd w:id="95"/>
      <w:bookmarkEnd w:id="96"/>
    </w:p>
    <w:p w14:paraId="60C7E638" w14:textId="011E17AA" w:rsidR="00EA06C3" w:rsidRPr="006F4FE6" w:rsidRDefault="00295603">
      <w:pPr>
        <w:pStyle w:val="Heading2"/>
        <w:numPr>
          <w:ilvl w:val="1"/>
          <w:numId w:val="9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97" w:name="_Toc93057628"/>
      <w:bookmarkStart w:id="98" w:name="_Toc117378151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Manfaat</w:t>
      </w:r>
      <w:bookmarkEnd w:id="53"/>
      <w:bookmarkEnd w:id="97"/>
      <w:bookmarkEnd w:id="98"/>
      <w:proofErr w:type="spellEnd"/>
    </w:p>
    <w:p w14:paraId="2115090E" w14:textId="24B53596" w:rsidR="7B05FB8B" w:rsidRDefault="00A73ACC" w:rsidP="008C22D0">
      <w:pPr>
        <w:spacing w:after="0" w:line="360" w:lineRule="auto"/>
        <w:ind w:firstLine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anf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di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8C22D0">
        <w:rPr>
          <w:rFonts w:ascii="Times New Roman" w:hAnsi="Times New Roman" w:cs="Times New Roman"/>
          <w:sz w:val="24"/>
          <w:szCs w:val="24"/>
        </w:rPr>
        <w:t>:</w:t>
      </w:r>
    </w:p>
    <w:p w14:paraId="4AA501C4" w14:textId="4B4A45FE" w:rsidR="00AE59A7" w:rsidRDefault="00AE59A7">
      <w:pPr>
        <w:pStyle w:val="ListParagraph"/>
        <w:numPr>
          <w:ilvl w:val="0"/>
          <w:numId w:val="1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C62180" w:rsidRPr="00C62180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Pr="00C62180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C62180" w:rsidRPr="00C62180">
        <w:rPr>
          <w:rFonts w:ascii="Times New Roman" w:hAnsi="Times New Roman" w:cs="Times New Roman"/>
          <w:i/>
          <w:iCs/>
          <w:sz w:val="24"/>
          <w:szCs w:val="24"/>
        </w:rPr>
        <w:t>st case document</w:t>
      </w:r>
      <w:r w:rsidR="00C6218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standarnya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>.</w:t>
      </w:r>
    </w:p>
    <w:p w14:paraId="3A07BB1E" w14:textId="5A96ED94" w:rsidR="00C62180" w:rsidRPr="004D79AA" w:rsidRDefault="00C62180">
      <w:pPr>
        <w:pStyle w:val="ListParagraph"/>
        <w:numPr>
          <w:ilvl w:val="0"/>
          <w:numId w:val="16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62180">
        <w:rPr>
          <w:rFonts w:ascii="Times New Roman" w:hAnsi="Times New Roman" w:cs="Times New Roman"/>
          <w:i/>
          <w:iCs/>
          <w:sz w:val="24"/>
          <w:szCs w:val="24"/>
        </w:rPr>
        <w:t xml:space="preserve">user </w:t>
      </w:r>
      <w:r w:rsidR="00E2238E">
        <w:rPr>
          <w:rFonts w:ascii="Times New Roman" w:hAnsi="Times New Roman" w:cs="Times New Roman"/>
          <w:i/>
          <w:iCs/>
          <w:sz w:val="24"/>
          <w:szCs w:val="24"/>
        </w:rPr>
        <w:t>acceptance testing</w:t>
      </w:r>
      <w:r w:rsidR="001D384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1D384E" w:rsidRPr="001D384E">
        <w:rPr>
          <w:rFonts w:ascii="Times New Roman" w:hAnsi="Times New Roman" w:cs="Times New Roman"/>
          <w:sz w:val="24"/>
          <w:szCs w:val="24"/>
        </w:rPr>
        <w:t>dan</w:t>
      </w:r>
      <w:r w:rsidR="001D384E">
        <w:rPr>
          <w:rFonts w:ascii="Times New Roman" w:hAnsi="Times New Roman" w:cs="Times New Roman"/>
          <w:i/>
          <w:iCs/>
          <w:sz w:val="24"/>
          <w:szCs w:val="24"/>
        </w:rPr>
        <w:t xml:space="preserve"> user manual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perba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su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62180">
        <w:rPr>
          <w:rFonts w:ascii="Times New Roman" w:hAnsi="Times New Roman" w:cs="Times New Roman"/>
          <w:i/>
          <w:iCs/>
          <w:sz w:val="24"/>
          <w:szCs w:val="24"/>
        </w:rPr>
        <w:t>flow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karang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8EB9A4D" w14:textId="0AEC9EDE" w:rsidR="00A91E2D" w:rsidRPr="00C55092" w:rsidRDefault="00295603" w:rsidP="00E2238E">
      <w:pPr>
        <w:pStyle w:val="Heading2"/>
        <w:numPr>
          <w:ilvl w:val="1"/>
          <w:numId w:val="9"/>
        </w:numPr>
        <w:spacing w:before="0" w:line="360" w:lineRule="auto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99" w:name="_Toc91426370"/>
      <w:bookmarkStart w:id="100" w:name="_Toc93057629"/>
      <w:bookmarkStart w:id="101" w:name="_Toc117378152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Waktu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D</w:t>
      </w:r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an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Pelaksanaan</w:t>
      </w:r>
      <w:bookmarkEnd w:id="99"/>
      <w:bookmarkEnd w:id="100"/>
      <w:bookmarkEnd w:id="101"/>
      <w:proofErr w:type="spellEnd"/>
    </w:p>
    <w:p w14:paraId="3AA738D0" w14:textId="7F088325" w:rsidR="00AA11CC" w:rsidRDefault="00AA11CC" w:rsidP="008C22D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0A0BCE">
        <w:rPr>
          <w:rFonts w:ascii="Times New Roman" w:hAnsi="Times New Roman" w:cs="Times New Roman"/>
          <w:sz w:val="24"/>
          <w:szCs w:val="24"/>
        </w:rPr>
        <w:t xml:space="preserve">Waktu dan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l</w:t>
      </w:r>
      <w:r w:rsidR="004D79AA">
        <w:rPr>
          <w:rFonts w:ascii="Times New Roman" w:hAnsi="Times New Roman" w:cs="Times New Roman"/>
          <w:sz w:val="24"/>
          <w:szCs w:val="24"/>
        </w:rPr>
        <w:t>ak</w:t>
      </w:r>
      <w:r w:rsidRPr="000A0BCE">
        <w:rPr>
          <w:rFonts w:ascii="Times New Roman" w:hAnsi="Times New Roman" w:cs="Times New Roman"/>
          <w:sz w:val="24"/>
          <w:szCs w:val="24"/>
        </w:rPr>
        <w:t>uk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0A0BCE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049C2E09" w14:textId="77777777" w:rsidR="00163633" w:rsidRPr="000A0BCE" w:rsidRDefault="00163633" w:rsidP="008C22D0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</w:p>
    <w:p w14:paraId="4DDADE41" w14:textId="5394C7A2" w:rsidR="008D5231" w:rsidRPr="000A0BCE" w:rsidRDefault="008D5231" w:rsidP="00E2238E">
      <w:pPr>
        <w:pStyle w:val="Heading3"/>
        <w:numPr>
          <w:ilvl w:val="2"/>
          <w:numId w:val="9"/>
        </w:numPr>
        <w:spacing w:line="36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02" w:name="_Toc91426371"/>
      <w:bookmarkStart w:id="103" w:name="_Toc93057630"/>
      <w:bookmarkStart w:id="104" w:name="_Toc117378153"/>
      <w:r w:rsidRPr="000A0BCE">
        <w:rPr>
          <w:rFonts w:ascii="Times New Roman" w:hAnsi="Times New Roman" w:cs="Times New Roman"/>
          <w:b/>
          <w:bCs/>
          <w:color w:val="auto"/>
        </w:rPr>
        <w:t>Waktu Pelaksanaan</w:t>
      </w:r>
      <w:bookmarkEnd w:id="102"/>
      <w:bookmarkEnd w:id="103"/>
      <w:bookmarkEnd w:id="104"/>
    </w:p>
    <w:p w14:paraId="0DBB65B3" w14:textId="459A27D2" w:rsidR="00AA11CC" w:rsidRPr="000A0BCE" w:rsidRDefault="00AA11CC" w:rsidP="000A0BCE">
      <w:pPr>
        <w:spacing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3</w:t>
      </w:r>
      <w:r w:rsidR="001056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56D6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sampa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2023. Waktu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Senin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-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Jumat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pukul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r w:rsidR="001056D6">
        <w:rPr>
          <w:rFonts w:ascii="Times New Roman" w:hAnsi="Times New Roman" w:cs="Times New Roman"/>
          <w:sz w:val="24"/>
          <w:szCs w:val="24"/>
        </w:rPr>
        <w:t>09</w:t>
      </w:r>
      <w:r w:rsidR="000A0BCE" w:rsidRPr="000A0BCE">
        <w:rPr>
          <w:rFonts w:ascii="Times New Roman" w:hAnsi="Times New Roman" w:cs="Times New Roman"/>
          <w:sz w:val="24"/>
          <w:szCs w:val="24"/>
        </w:rPr>
        <w:t>.</w:t>
      </w:r>
      <w:r w:rsidR="001056D6">
        <w:rPr>
          <w:rFonts w:ascii="Times New Roman" w:hAnsi="Times New Roman" w:cs="Times New Roman"/>
          <w:sz w:val="24"/>
          <w:szCs w:val="24"/>
        </w:rPr>
        <w:t>00</w:t>
      </w:r>
      <w:r w:rsidR="000A0BCE" w:rsidRPr="000A0BCE">
        <w:rPr>
          <w:rFonts w:ascii="Times New Roman" w:hAnsi="Times New Roman" w:cs="Times New Roman"/>
          <w:sz w:val="24"/>
          <w:szCs w:val="24"/>
        </w:rPr>
        <w:t xml:space="preserve"> WIB – 17.00 WIB,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libur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A0BCE" w:rsidRPr="000A0BCE">
        <w:rPr>
          <w:rFonts w:ascii="Times New Roman" w:hAnsi="Times New Roman" w:cs="Times New Roman"/>
          <w:sz w:val="24"/>
          <w:szCs w:val="24"/>
        </w:rPr>
        <w:t>nasional</w:t>
      </w:r>
      <w:proofErr w:type="spellEnd"/>
      <w:r w:rsidR="000A0BCE" w:rsidRPr="000A0BCE">
        <w:rPr>
          <w:rFonts w:ascii="Times New Roman" w:hAnsi="Times New Roman" w:cs="Times New Roman"/>
          <w:sz w:val="24"/>
          <w:szCs w:val="24"/>
        </w:rPr>
        <w:t>.</w:t>
      </w:r>
    </w:p>
    <w:p w14:paraId="26A64F5D" w14:textId="103CDA75" w:rsidR="008D5231" w:rsidRPr="006F4FE6" w:rsidRDefault="008D5231" w:rsidP="00E2238E">
      <w:pPr>
        <w:pStyle w:val="Heading3"/>
        <w:numPr>
          <w:ilvl w:val="2"/>
          <w:numId w:val="9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</w:rPr>
      </w:pPr>
      <w:bookmarkStart w:id="105" w:name="_Toc91426372"/>
      <w:bookmarkStart w:id="106" w:name="_Toc93057631"/>
      <w:bookmarkStart w:id="107" w:name="_Toc117378154"/>
      <w:r w:rsidRPr="006F4FE6">
        <w:rPr>
          <w:rFonts w:ascii="Times New Roman" w:hAnsi="Times New Roman" w:cs="Times New Roman"/>
          <w:b/>
          <w:bCs/>
          <w:color w:val="auto"/>
        </w:rPr>
        <w:t>Tempat Pelaksanaan</w:t>
      </w:r>
      <w:bookmarkEnd w:id="105"/>
      <w:bookmarkEnd w:id="106"/>
      <w:bookmarkEnd w:id="107"/>
    </w:p>
    <w:p w14:paraId="10CF02A8" w14:textId="70B9DC68" w:rsidR="00BC7540" w:rsidRPr="000A0BCE" w:rsidRDefault="000A0BCE" w:rsidP="000A0BCE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8"/>
          <w:szCs w:val="28"/>
        </w:rPr>
      </w:pPr>
      <w:proofErr w:type="spellStart"/>
      <w:r w:rsidRPr="000A0BCE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pelaksanaanny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di</w:t>
      </w:r>
      <w:r w:rsidR="00591788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="0059178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="00591788" w:rsidRPr="00591788">
        <w:rPr>
          <w:rFonts w:ascii="Times New Roman" w:hAnsi="Times New Roman" w:cs="Times New Roman"/>
          <w:i/>
          <w:iCs/>
          <w:sz w:val="24"/>
          <w:szCs w:val="24"/>
        </w:rPr>
        <w:t>workshop</w:t>
      </w:r>
      <w:r w:rsidRPr="000A0BCE">
        <w:rPr>
          <w:rFonts w:ascii="Times New Roman" w:hAnsi="Times New Roman" w:cs="Times New Roman"/>
          <w:sz w:val="24"/>
          <w:szCs w:val="24"/>
        </w:rPr>
        <w:t xml:space="preserve"> PT </w:t>
      </w:r>
      <w:r w:rsidR="00591788">
        <w:rPr>
          <w:rFonts w:ascii="Times New Roman" w:hAnsi="Times New Roman" w:cs="Times New Roman"/>
          <w:sz w:val="24"/>
          <w:szCs w:val="24"/>
        </w:rPr>
        <w:t>ODISYS INDONESIA</w:t>
      </w:r>
      <w:r w:rsidR="00C621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591788">
        <w:rPr>
          <w:rFonts w:ascii="Times New Roman" w:hAnsi="Times New Roman" w:cs="Times New Roman"/>
          <w:sz w:val="24"/>
          <w:szCs w:val="24"/>
        </w:rPr>
        <w:t>Bertempat</w:t>
      </w:r>
      <w:proofErr w:type="spellEnd"/>
      <w:r w:rsidR="00591788">
        <w:rPr>
          <w:rFonts w:ascii="Times New Roman" w:hAnsi="Times New Roman" w:cs="Times New Roman"/>
          <w:sz w:val="24"/>
          <w:szCs w:val="24"/>
        </w:rPr>
        <w:t xml:space="preserve"> </w:t>
      </w:r>
      <w:r w:rsidRPr="000A0BCE">
        <w:rPr>
          <w:rFonts w:ascii="Times New Roman" w:hAnsi="Times New Roman" w:cs="Times New Roman"/>
          <w:sz w:val="24"/>
          <w:szCs w:val="24"/>
        </w:rPr>
        <w:t xml:space="preserve">di </w:t>
      </w:r>
      <w:r w:rsidR="00591788">
        <w:rPr>
          <w:rFonts w:ascii="Times New Roman" w:hAnsi="Times New Roman" w:cs="Times New Roman"/>
          <w:sz w:val="24"/>
          <w:szCs w:val="24"/>
        </w:rPr>
        <w:t>Ruko RSN 2 Grand Galaxy City No 66</w:t>
      </w:r>
      <w:r w:rsidRPr="000A0BCE">
        <w:rPr>
          <w:rFonts w:ascii="Times New Roman" w:hAnsi="Times New Roman" w:cs="Times New Roman"/>
          <w:sz w:val="24"/>
          <w:szCs w:val="24"/>
        </w:rPr>
        <w:t>, Kota</w:t>
      </w:r>
      <w:r w:rsidR="00591788">
        <w:rPr>
          <w:rFonts w:ascii="Times New Roman" w:hAnsi="Times New Roman" w:cs="Times New Roman"/>
          <w:sz w:val="24"/>
          <w:szCs w:val="24"/>
        </w:rPr>
        <w:t xml:space="preserve"> Bekasi</w:t>
      </w:r>
      <w:r w:rsidRPr="000A0B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A0BCE">
        <w:rPr>
          <w:rFonts w:ascii="Times New Roman" w:hAnsi="Times New Roman" w:cs="Times New Roman"/>
          <w:sz w:val="24"/>
          <w:szCs w:val="24"/>
        </w:rPr>
        <w:t>Jawa</w:t>
      </w:r>
      <w:proofErr w:type="spellEnd"/>
      <w:r w:rsidRPr="000A0BCE">
        <w:rPr>
          <w:rFonts w:ascii="Times New Roman" w:hAnsi="Times New Roman" w:cs="Times New Roman"/>
          <w:sz w:val="24"/>
          <w:szCs w:val="24"/>
        </w:rPr>
        <w:t xml:space="preserve"> Barat.</w:t>
      </w:r>
    </w:p>
    <w:p w14:paraId="4134A4C7" w14:textId="477E764D" w:rsidR="00295603" w:rsidRPr="006F4FE6" w:rsidRDefault="00295603" w:rsidP="00E2238E">
      <w:pPr>
        <w:pStyle w:val="Heading2"/>
        <w:numPr>
          <w:ilvl w:val="1"/>
          <w:numId w:val="9"/>
        </w:numPr>
        <w:spacing w:before="0" w:line="360" w:lineRule="auto"/>
        <w:ind w:left="0" w:firstLine="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08" w:name="_Toc91426373"/>
      <w:bookmarkStart w:id="109" w:name="_Toc93057632"/>
      <w:bookmarkStart w:id="110" w:name="_Toc117378155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Jadwal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giatan</w:t>
      </w:r>
      <w:proofErr w:type="spellEnd"/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erta </w:t>
      </w:r>
      <w:proofErr w:type="spellStart"/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A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lokasi</w:t>
      </w:r>
      <w:proofErr w:type="spellEnd"/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="0034133C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W</w:t>
      </w:r>
      <w:r w:rsidR="005972B1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aktu</w:t>
      </w:r>
      <w:bookmarkEnd w:id="108"/>
      <w:bookmarkEnd w:id="109"/>
      <w:bookmarkEnd w:id="110"/>
    </w:p>
    <w:tbl>
      <w:tblPr>
        <w:tblW w:w="7555" w:type="dxa"/>
        <w:tblLook w:val="04A0" w:firstRow="1" w:lastRow="0" w:firstColumn="1" w:lastColumn="0" w:noHBand="0" w:noVBand="1"/>
      </w:tblPr>
      <w:tblGrid>
        <w:gridCol w:w="620"/>
        <w:gridCol w:w="2075"/>
        <w:gridCol w:w="432"/>
        <w:gridCol w:w="400"/>
        <w:gridCol w:w="396"/>
        <w:gridCol w:w="336"/>
        <w:gridCol w:w="364"/>
        <w:gridCol w:w="364"/>
        <w:gridCol w:w="364"/>
        <w:gridCol w:w="364"/>
        <w:gridCol w:w="472"/>
        <w:gridCol w:w="456"/>
        <w:gridCol w:w="456"/>
        <w:gridCol w:w="456"/>
      </w:tblGrid>
      <w:tr w:rsidR="00163633" w:rsidRPr="00163633" w14:paraId="2296F875" w14:textId="77777777" w:rsidTr="00245115">
        <w:trPr>
          <w:trHeight w:val="315"/>
        </w:trPr>
        <w:tc>
          <w:tcPr>
            <w:tcW w:w="620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85230CB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bookmarkStart w:id="111" w:name="_Toc91426374"/>
            <w:bookmarkStart w:id="112" w:name="_Toc93057633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216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426C609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giatan</w:t>
            </w:r>
            <w:proofErr w:type="spellEnd"/>
          </w:p>
        </w:tc>
        <w:tc>
          <w:tcPr>
            <w:tcW w:w="4770" w:type="dxa"/>
            <w:gridSpan w:val="12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E8800E3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Minggu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Ke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-</w:t>
            </w:r>
          </w:p>
        </w:tc>
      </w:tr>
      <w:tr w:rsidR="00163633" w:rsidRPr="00163633" w14:paraId="3C71ACB4" w14:textId="77777777" w:rsidTr="00245115">
        <w:trPr>
          <w:trHeight w:val="315"/>
        </w:trPr>
        <w:tc>
          <w:tcPr>
            <w:tcW w:w="620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4C65AE0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216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189909F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21FD9E4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F6CA28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2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8B64190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3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2FE13C5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4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4939F8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5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C41AAEB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6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E46F2AE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7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2D8DA0B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8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431DA3A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9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78D8ADC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0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14DEB4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1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7B095DB" w14:textId="77777777" w:rsidR="00163633" w:rsidRPr="00163633" w:rsidRDefault="00163633" w:rsidP="00163633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12</w:t>
            </w:r>
          </w:p>
        </w:tc>
      </w:tr>
      <w:tr w:rsidR="00163633" w:rsidRPr="00163633" w14:paraId="74A48267" w14:textId="77777777" w:rsidTr="00245115">
        <w:trPr>
          <w:trHeight w:val="3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FFB4D6E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6D65F3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reefing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n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ksplore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roduk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390F63F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7B1AA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B95DCA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94FFD4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CB4600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D531E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E855D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31FAAA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F6A124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4B919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1E4F3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1AB4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03D0BA4F" w14:textId="77777777" w:rsidTr="00245115">
        <w:trPr>
          <w:trHeight w:val="3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2BB1C9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5505C5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uat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stCase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ocument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66F333C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1B16E9C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591475BA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00F53E0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B58999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9C91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737CDA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896B6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EAD8D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8E6CD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CF1D2F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3802D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7E2300AE" w14:textId="77777777" w:rsidTr="00245115">
        <w:trPr>
          <w:trHeight w:val="34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9882CE1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782EBF2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figurasi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sien</w:t>
            </w:r>
            <w:proofErr w:type="spellEnd"/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hideMark/>
          </w:tcPr>
          <w:p w14:paraId="346922E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06CADA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44E4F7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B4C18E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163E2A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FFB1C6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F7C647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2262D8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DAD4BD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44437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1DDE2F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58B4F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678AC34D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DDFFC9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2AA7D2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figurasi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enu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Eksternal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ata Import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018F8D9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7B38C16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61B3C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3A2F8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3F541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AF4B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DAE6F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6DAC34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182742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AFC61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4EBE0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5DD582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6CFA135A" w14:textId="77777777" w:rsidTr="00245115">
        <w:trPr>
          <w:trHeight w:val="3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1734E98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lastRenderedPageBreak/>
              <w:t>5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F9AED1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rian</w:t>
            </w:r>
            <w:proofErr w:type="spellEnd"/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867D5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1382973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EF1BE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70F26D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B52EF5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B4842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3F3BD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BE869B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2DA3C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F09F2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517365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68BD1B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1E7B51F3" w14:textId="77777777" w:rsidTr="00245115">
        <w:trPr>
          <w:trHeight w:val="6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0C55FDA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EFB074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liklinik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mu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OAP)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53543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7AD35E0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19CB49C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D9138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70CE240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F48735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7E7C6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76FEB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168C0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0677F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3359BD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A8882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4078B681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C03A9B2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3920A6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ka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is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4A4D05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D8FCF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3C6E1A8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6FD663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2483C4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83C5A6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E645A7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AEF3A2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97E45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1F60D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D27796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4295C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34DB2A5E" w14:textId="77777777" w:rsidTr="00245115">
        <w:trPr>
          <w:trHeight w:val="6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1FE4A14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36CCB9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Master Data Menu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rganisasi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CB301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0143E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589651A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C65233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84C37A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000CA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F2870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634383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5D9A2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EFB3E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FD516F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CDF7D6A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00699942" w14:textId="77777777" w:rsidTr="00245115">
        <w:trPr>
          <w:trHeight w:val="6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6F53057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174C4B6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Master Data Menu Gudang 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4F67BE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EFCF91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29EC672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6D3D484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30AF68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6A17DED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C68CCDB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B87CCA5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3C29CB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043E2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9D228AE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6F570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09FCBABB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E292EEC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CFA0B8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Appointment 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F99CCC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A52D799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5DD7A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12AE637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729C2E3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8265A54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2641684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4C0A32A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D405A99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8E07F58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7820BB1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3074C09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0CE9F54A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945A05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94E5399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di Modul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figurasi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enu Mitra Perusahaan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E9EFFF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A8D432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12B60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3149D7F8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F139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6D07C07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732D41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4001F85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C619F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1DFF598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7DDBDA2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C0BB9A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22016DE4" w14:textId="77777777" w:rsidTr="00245115">
        <w:trPr>
          <w:trHeight w:val="64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73D268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2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245B8DF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nguji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ecar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anual pada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Sistem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Mobile pada menu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uat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Jadwal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unjung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sien</w:t>
            </w:r>
            <w:proofErr w:type="spellEnd"/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76105D4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0298776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43E6D7F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9FB5A63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0AC732C1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6F2BEBA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98BAA47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105548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A4B626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ECA78B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E4743C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44BFBA2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627BB855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BE17701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3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039F3D87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uat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kume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16363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User Acceptance Testing</w:t>
            </w: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UAT)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F08278F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23F50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A3B9E6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1FA497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CFA0E65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000714D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2AB7D912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A0F5444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9209C2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31464A2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0655F1C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BFEA138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514AA0E5" w14:textId="77777777" w:rsidTr="00245115">
        <w:trPr>
          <w:trHeight w:val="315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F5B90A9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4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36C97FEF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buat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Dokume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16363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User Manual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B3DB3D0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928110C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122D525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057D9D6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54CC814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A458D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4F21FE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67BFBADC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1707C1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356377C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D9B4671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8EA584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  <w:tr w:rsidR="00163633" w:rsidRPr="00163633" w14:paraId="18B8EAB6" w14:textId="77777777" w:rsidTr="00245115">
        <w:trPr>
          <w:trHeight w:val="630"/>
        </w:trPr>
        <w:tc>
          <w:tcPr>
            <w:tcW w:w="62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0B5512" w14:textId="77777777" w:rsidR="00163633" w:rsidRPr="00163633" w:rsidRDefault="00163633" w:rsidP="00245115">
            <w:pPr>
              <w:spacing w:after="0" w:line="240" w:lineRule="auto"/>
              <w:jc w:val="center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15</w:t>
            </w:r>
          </w:p>
        </w:tc>
        <w:tc>
          <w:tcPr>
            <w:tcW w:w="21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hideMark/>
          </w:tcPr>
          <w:p w14:paraId="48CB7240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rbaikan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Wifus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 Documentation</w:t>
            </w: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di </w:t>
            </w:r>
            <w:proofErr w:type="spellStart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beberapa</w:t>
            </w:r>
            <w:proofErr w:type="spellEnd"/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163633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flow</w:t>
            </w:r>
          </w:p>
        </w:tc>
        <w:tc>
          <w:tcPr>
            <w:tcW w:w="43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FEACB81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0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D8DEDEE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9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8ED83A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3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AE150E1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0E870BA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03950C1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61DBFD5D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4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F93CAE6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000000" w:fill="C6E0B4"/>
            <w:noWrap/>
            <w:vAlign w:val="bottom"/>
            <w:hideMark/>
          </w:tcPr>
          <w:p w14:paraId="73DBCBE4" w14:textId="77777777" w:rsidR="00163633" w:rsidRPr="00163633" w:rsidRDefault="00163633" w:rsidP="00163633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163633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229F113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45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E123A7F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  <w:tc>
          <w:tcPr>
            <w:tcW w:w="3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C5AF6C0" w14:textId="77777777" w:rsidR="00163633" w:rsidRPr="00163633" w:rsidRDefault="00163633" w:rsidP="00163633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</w:pPr>
            <w:r w:rsidRPr="00163633">
              <w:rPr>
                <w:rFonts w:ascii="Calibri" w:eastAsia="Times New Roman" w:hAnsi="Calibri" w:cs="Calibri"/>
                <w:color w:val="000000"/>
                <w:sz w:val="24"/>
                <w:szCs w:val="24"/>
              </w:rPr>
              <w:t> </w:t>
            </w:r>
          </w:p>
        </w:tc>
      </w:tr>
    </w:tbl>
    <w:p w14:paraId="5942C823" w14:textId="2D9F7B1B" w:rsidR="00DB2822" w:rsidRDefault="00DB2822">
      <w:pPr>
        <w:rPr>
          <w:rFonts w:ascii="Times New Roman" w:eastAsiaTheme="majorEastAsia" w:hAnsi="Times New Roman" w:cs="Times New Roman"/>
          <w:b/>
          <w:sz w:val="28"/>
          <w:szCs w:val="28"/>
        </w:rPr>
      </w:pPr>
      <w:r>
        <w:rPr>
          <w:rFonts w:ascii="Times New Roman" w:hAnsi="Times New Roman" w:cs="Times New Roman"/>
          <w:b/>
          <w:sz w:val="28"/>
          <w:szCs w:val="28"/>
        </w:rPr>
        <w:br w:type="page"/>
      </w:r>
      <w:r w:rsidR="00C179DC">
        <w:rPr>
          <w:rFonts w:ascii="Times New Roman" w:hAnsi="Times New Roman" w:cs="Times New Roman"/>
          <w:b/>
          <w:sz w:val="28"/>
          <w:szCs w:val="28"/>
        </w:rPr>
        <w:lastRenderedPageBreak/>
        <w:t xml:space="preserve"> </w:t>
      </w:r>
      <w:r w:rsidR="00B15878">
        <w:rPr>
          <w:rFonts w:ascii="Times New Roman" w:hAnsi="Times New Roman" w:cs="Times New Roman"/>
          <w:b/>
          <w:sz w:val="28"/>
          <w:szCs w:val="28"/>
        </w:rPr>
        <w:t xml:space="preserve"> </w:t>
      </w:r>
    </w:p>
    <w:p w14:paraId="27BF6530" w14:textId="4D4E8B4C" w:rsidR="00C90A03" w:rsidRPr="009C4736" w:rsidRDefault="00295603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113" w:name="_Toc117378156"/>
      <w:r w:rsidRPr="009C4736">
        <w:rPr>
          <w:rFonts w:ascii="Times New Roman" w:hAnsi="Times New Roman" w:cs="Times New Roman"/>
          <w:b/>
          <w:color w:val="auto"/>
          <w:sz w:val="28"/>
          <w:szCs w:val="28"/>
        </w:rPr>
        <w:t>BAB II</w:t>
      </w:r>
      <w:bookmarkStart w:id="114" w:name="_Toc91426375"/>
      <w:bookmarkEnd w:id="111"/>
      <w:bookmarkEnd w:id="112"/>
      <w:bookmarkEnd w:id="113"/>
    </w:p>
    <w:p w14:paraId="42D885E9" w14:textId="19F39D84" w:rsidR="00BA7933" w:rsidRPr="00051D4B" w:rsidRDefault="00295603" w:rsidP="00540F6F">
      <w:pPr>
        <w:spacing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115" w:name="_Toc92963748"/>
      <w:bookmarkStart w:id="116" w:name="_Toc92965094"/>
      <w:bookmarkStart w:id="117" w:name="_Toc92966223"/>
      <w:r w:rsidRPr="00051D4B">
        <w:rPr>
          <w:rFonts w:ascii="Times New Roman" w:hAnsi="Times New Roman" w:cs="Times New Roman"/>
          <w:b/>
          <w:bCs/>
          <w:sz w:val="28"/>
          <w:szCs w:val="28"/>
        </w:rPr>
        <w:t>TINJAUAN UMUM</w:t>
      </w:r>
      <w:bookmarkEnd w:id="114"/>
      <w:bookmarkEnd w:id="115"/>
      <w:bookmarkEnd w:id="116"/>
      <w:bookmarkEnd w:id="117"/>
    </w:p>
    <w:p w14:paraId="50CFCBFE" w14:textId="649CF8FE" w:rsidR="00426E8D" w:rsidRPr="006F4FE6" w:rsidRDefault="00295603">
      <w:pPr>
        <w:pStyle w:val="Heading2"/>
        <w:numPr>
          <w:ilvl w:val="0"/>
          <w:numId w:val="2"/>
        </w:numPr>
        <w:spacing w:line="36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118" w:name="_Toc91426376"/>
      <w:bookmarkStart w:id="119" w:name="_Toc93057634"/>
      <w:bookmarkStart w:id="120" w:name="_Toc117378157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 xml:space="preserve">Sejarah </w:t>
      </w:r>
      <w:bookmarkEnd w:id="118"/>
      <w:bookmarkEnd w:id="119"/>
      <w:bookmarkEnd w:id="120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 xml:space="preserve">PT. </w:t>
      </w:r>
      <w:proofErr w:type="spellStart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>Sinergi</w:t>
      </w:r>
      <w:proofErr w:type="spellEnd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 xml:space="preserve"> Inti </w:t>
      </w:r>
      <w:proofErr w:type="spellStart"/>
      <w:r w:rsidR="00E70C9C">
        <w:rPr>
          <w:rFonts w:ascii="Times New Roman" w:hAnsi="Times New Roman" w:cs="Times New Roman"/>
          <w:b/>
          <w:color w:val="auto"/>
          <w:sz w:val="24"/>
          <w:szCs w:val="24"/>
        </w:rPr>
        <w:t>Dinamika</w:t>
      </w:r>
      <w:proofErr w:type="spellEnd"/>
    </w:p>
    <w:p w14:paraId="435B2081" w14:textId="2E935D6F" w:rsidR="002B3645" w:rsidRDefault="002540E7" w:rsidP="00540F6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erusahaan</w:t>
      </w:r>
      <w:r w:rsidR="00C5509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5092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364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364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3645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3645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3645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Perusahan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terletak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Rukan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Zamzan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Square, Jl. Raya </w:t>
      </w:r>
      <w:proofErr w:type="spellStart"/>
      <w:r w:rsidR="00D81C2B" w:rsidRPr="00D81C2B">
        <w:rPr>
          <w:rFonts w:ascii="Times New Roman" w:hAnsi="Times New Roman" w:cs="Times New Roman"/>
          <w:sz w:val="24"/>
          <w:szCs w:val="24"/>
        </w:rPr>
        <w:t>Condet</w:t>
      </w:r>
      <w:proofErr w:type="spellEnd"/>
      <w:r w:rsidR="00D81C2B" w:rsidRPr="00D81C2B">
        <w:rPr>
          <w:rFonts w:ascii="Times New Roman" w:hAnsi="Times New Roman" w:cs="Times New Roman"/>
          <w:sz w:val="24"/>
          <w:szCs w:val="24"/>
        </w:rPr>
        <w:t xml:space="preserve"> No.4 Kota Jakarta Timur, DKI Jakarta.</w:t>
      </w:r>
      <w:r w:rsidR="00D81C2B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cabang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di Bandung,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tempatnya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di Apartment Tera Residence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Tamansari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81C2B">
        <w:rPr>
          <w:rFonts w:ascii="Times New Roman" w:hAnsi="Times New Roman" w:cs="Times New Roman"/>
          <w:sz w:val="24"/>
          <w:szCs w:val="24"/>
        </w:rPr>
        <w:t>Lantai</w:t>
      </w:r>
      <w:proofErr w:type="spellEnd"/>
      <w:r w:rsidR="00D81C2B">
        <w:rPr>
          <w:rFonts w:ascii="Times New Roman" w:hAnsi="Times New Roman" w:cs="Times New Roman"/>
          <w:sz w:val="24"/>
          <w:szCs w:val="24"/>
        </w:rPr>
        <w:t xml:space="preserve"> 5. Jl. Tera N</w:t>
      </w:r>
      <w:r>
        <w:rPr>
          <w:rFonts w:ascii="Times New Roman" w:hAnsi="Times New Roman" w:cs="Times New Roman"/>
          <w:sz w:val="24"/>
          <w:szCs w:val="24"/>
        </w:rPr>
        <w:t xml:space="preserve">o.28, Braga, </w:t>
      </w:r>
      <w:proofErr w:type="spellStart"/>
      <w:r>
        <w:rPr>
          <w:rFonts w:ascii="Times New Roman" w:hAnsi="Times New Roman" w:cs="Times New Roman"/>
          <w:sz w:val="24"/>
          <w:szCs w:val="24"/>
        </w:rPr>
        <w:t>Kec.Sum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ndung, Kota Bandung, </w:t>
      </w:r>
      <w:proofErr w:type="spellStart"/>
      <w:r>
        <w:rPr>
          <w:rFonts w:ascii="Times New Roman" w:hAnsi="Times New Roman" w:cs="Times New Roman"/>
          <w:sz w:val="24"/>
          <w:szCs w:val="24"/>
        </w:rPr>
        <w:t>Ja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rat.</w:t>
      </w:r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cabang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6218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81C2B">
        <w:rPr>
          <w:rFonts w:ascii="Times New Roman" w:hAnsi="Times New Roman" w:cs="Times New Roman"/>
          <w:sz w:val="24"/>
          <w:szCs w:val="24"/>
        </w:rPr>
        <w:t>Wifus.id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D81C2B">
        <w:rPr>
          <w:rFonts w:ascii="Times New Roman" w:hAnsi="Times New Roman" w:cs="Times New Roman"/>
          <w:sz w:val="24"/>
          <w:szCs w:val="24"/>
        </w:rPr>
        <w:t>Wifus.i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81C2B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81C2B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81C2B">
        <w:rPr>
          <w:rFonts w:ascii="Times New Roman" w:hAnsi="Times New Roman" w:cs="Times New Roman"/>
          <w:sz w:val="24"/>
          <w:szCs w:val="24"/>
        </w:rPr>
        <w:t>s</w:t>
      </w:r>
      <w:r w:rsidR="00C62180">
        <w:rPr>
          <w:rFonts w:ascii="Times New Roman" w:hAnsi="Times New Roman" w:cs="Times New Roman"/>
          <w:sz w:val="24"/>
          <w:szCs w:val="24"/>
        </w:rPr>
        <w:t>i</w:t>
      </w:r>
      <w:r w:rsidRPr="00D81C2B">
        <w:rPr>
          <w:rFonts w:ascii="Times New Roman" w:hAnsi="Times New Roman" w:cs="Times New Roman"/>
          <w:sz w:val="24"/>
          <w:szCs w:val="24"/>
        </w:rPr>
        <w:t>stem</w:t>
      </w:r>
      <w:proofErr w:type="spellEnd"/>
      <w:r w:rsidRPr="00D81C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540E7">
        <w:rPr>
          <w:rFonts w:ascii="Times New Roman" w:hAnsi="Times New Roman" w:cs="Times New Roman"/>
          <w:i/>
          <w:iCs/>
          <w:sz w:val="24"/>
          <w:szCs w:val="24"/>
        </w:rPr>
        <w:t>Software as a Service (SaaS)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integr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="00C62180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efektif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efisi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34781ED" w14:textId="6D3FCAFC" w:rsidR="00F62580" w:rsidRPr="002540E7" w:rsidRDefault="002540E7" w:rsidP="002B364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Logo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A6CF605" w14:textId="78119993" w:rsidR="00D81C2B" w:rsidRDefault="00D81C2B" w:rsidP="004047AC">
      <w:pPr>
        <w:spacing w:after="0" w:line="360" w:lineRule="auto"/>
        <w:ind w:firstLine="567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C97CDE7" wp14:editId="26C2FCBF">
            <wp:extent cx="3781425" cy="971550"/>
            <wp:effectExtent l="0" t="0" r="9525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3781425" cy="9715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63D91F7" w14:textId="57B9A897" w:rsidR="00245115" w:rsidRPr="00245115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bookmarkStart w:id="121" w:name="_Toc122000940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FC7609">
        <w:rPr>
          <w:rFonts w:ascii="Times New Roman" w:hAnsi="Times New Roman" w:cs="Times New Roman"/>
          <w:b w:val="0"/>
          <w:bCs w:val="0"/>
          <w:noProof/>
          <w:color w:val="auto"/>
          <w:sz w:val="20"/>
          <w:szCs w:val="20"/>
        </w:rPr>
        <w:t>1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Logo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Wifus.Id</w:t>
      </w:r>
      <w:bookmarkEnd w:id="121"/>
      <w:proofErr w:type="spellEnd"/>
    </w:p>
    <w:p w14:paraId="11303A8E" w14:textId="1714C7AF" w:rsidR="009A4261" w:rsidRDefault="00376917" w:rsidP="004D57E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Wif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0 </w:t>
      </w:r>
      <w:proofErr w:type="spellStart"/>
      <w:r>
        <w:rPr>
          <w:rFonts w:ascii="Times New Roman" w:hAnsi="Times New Roman" w:cs="Times New Roman"/>
          <w:sz w:val="24"/>
          <w:szCs w:val="24"/>
        </w:rPr>
        <w:t>a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="00DA095F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oper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-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ed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eng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k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obile.</w:t>
      </w:r>
      <w:r w:rsidR="00DE68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</w:t>
      </w:r>
      <w:r w:rsidR="00C62180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modular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perasio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najer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645DC26" w14:textId="2CABA220" w:rsidR="002B3645" w:rsidRPr="002B3645" w:rsidRDefault="002B3645" w:rsidP="004D57EF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2B3645">
        <w:rPr>
          <w:rFonts w:ascii="Times New Roman" w:hAnsi="Times New Roman" w:cs="Times New Roman"/>
          <w:sz w:val="24"/>
          <w:szCs w:val="24"/>
        </w:rPr>
        <w:t xml:space="preserve">Wifus.id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2C</w:t>
      </w:r>
      <w:r w:rsidRPr="002B3645">
        <w:rPr>
          <w:rFonts w:ascii="Times New Roman" w:hAnsi="Times New Roman" w:cs="Times New Roman"/>
          <w:sz w:val="24"/>
          <w:szCs w:val="24"/>
        </w:rPr>
        <w:t xml:space="preserve"> dan 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2B</w:t>
      </w:r>
      <w:r w:rsidRPr="002B3645">
        <w:rPr>
          <w:rFonts w:ascii="Times New Roman" w:hAnsi="Times New Roman" w:cs="Times New Roman"/>
          <w:sz w:val="24"/>
          <w:szCs w:val="24"/>
        </w:rPr>
        <w:t xml:space="preserve">. 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usiness to Customer</w:t>
      </w:r>
      <w:r w:rsidRPr="002B3645">
        <w:rPr>
          <w:rFonts w:ascii="Times New Roman" w:hAnsi="Times New Roman" w:cs="Times New Roman"/>
          <w:sz w:val="24"/>
          <w:szCs w:val="24"/>
        </w:rPr>
        <w:t xml:space="preserve"> (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2C</w:t>
      </w:r>
      <w:r w:rsidRPr="002B3645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arang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jasa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erorang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grup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. Dimana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lastRenderedPageBreak/>
        <w:t>terjadi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transaksi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klinik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asie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. 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usiness to Business</w:t>
      </w:r>
      <w:r w:rsidRPr="002B3645">
        <w:rPr>
          <w:rFonts w:ascii="Times New Roman" w:hAnsi="Times New Roman" w:cs="Times New Roman"/>
          <w:sz w:val="24"/>
          <w:szCs w:val="24"/>
        </w:rPr>
        <w:t xml:space="preserve"> (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B2B</w:t>
      </w:r>
      <w:r w:rsidRPr="002B3645"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pelaku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B3645"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 w:rsidRPr="002B3645">
        <w:rPr>
          <w:rFonts w:ascii="Times New Roman" w:hAnsi="Times New Roman" w:cs="Times New Roman"/>
          <w:sz w:val="24"/>
          <w:szCs w:val="24"/>
        </w:rPr>
        <w:t>.</w:t>
      </w:r>
    </w:p>
    <w:p w14:paraId="088033ED" w14:textId="77777777" w:rsidR="00426E8D" w:rsidRPr="006F4FE6" w:rsidRDefault="00426E8D">
      <w:pPr>
        <w:pStyle w:val="ListParagraph"/>
        <w:keepNext/>
        <w:keepLines/>
        <w:numPr>
          <w:ilvl w:val="0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122" w:name="_Toc86745699"/>
      <w:bookmarkStart w:id="123" w:name="_Toc86746679"/>
      <w:bookmarkStart w:id="124" w:name="_Toc87531682"/>
      <w:bookmarkStart w:id="125" w:name="_Toc87532050"/>
      <w:bookmarkStart w:id="126" w:name="_Toc90993309"/>
      <w:bookmarkStart w:id="127" w:name="_Toc90993468"/>
      <w:bookmarkStart w:id="128" w:name="_Toc91425459"/>
      <w:bookmarkStart w:id="129" w:name="_Toc91426377"/>
      <w:bookmarkStart w:id="130" w:name="_Toc91426454"/>
      <w:bookmarkStart w:id="131" w:name="_Toc91426766"/>
      <w:bookmarkStart w:id="132" w:name="_Toc91426829"/>
      <w:bookmarkStart w:id="133" w:name="_Toc91426892"/>
      <w:bookmarkStart w:id="134" w:name="_Toc91427333"/>
      <w:bookmarkStart w:id="135" w:name="_Toc91427433"/>
      <w:bookmarkStart w:id="136" w:name="_Toc91574561"/>
      <w:bookmarkStart w:id="137" w:name="_Toc91574826"/>
      <w:bookmarkStart w:id="138" w:name="_Toc91947645"/>
      <w:bookmarkStart w:id="139" w:name="_Toc92103389"/>
      <w:bookmarkStart w:id="140" w:name="_Toc92138798"/>
      <w:bookmarkStart w:id="141" w:name="_Toc92740150"/>
      <w:bookmarkStart w:id="142" w:name="_Toc92740236"/>
      <w:bookmarkStart w:id="143" w:name="_Toc92740323"/>
      <w:bookmarkStart w:id="144" w:name="_Toc92740410"/>
      <w:bookmarkStart w:id="145" w:name="_Toc92776552"/>
      <w:bookmarkStart w:id="146" w:name="_Toc92873901"/>
      <w:bookmarkStart w:id="147" w:name="_Toc92874312"/>
      <w:bookmarkStart w:id="148" w:name="_Toc92874663"/>
      <w:bookmarkStart w:id="149" w:name="_Toc92921131"/>
      <w:bookmarkStart w:id="150" w:name="_Toc92921230"/>
      <w:bookmarkStart w:id="151" w:name="_Toc92958279"/>
      <w:bookmarkStart w:id="152" w:name="_Toc92963750"/>
      <w:bookmarkStart w:id="153" w:name="_Toc92965096"/>
      <w:bookmarkStart w:id="154" w:name="_Toc92966225"/>
      <w:bookmarkStart w:id="155" w:name="_Toc92999826"/>
      <w:bookmarkStart w:id="156" w:name="_Toc93003740"/>
      <w:bookmarkStart w:id="157" w:name="_Toc93004068"/>
      <w:bookmarkStart w:id="158" w:name="_Toc93046861"/>
      <w:bookmarkStart w:id="159" w:name="_Toc93046955"/>
      <w:bookmarkStart w:id="160" w:name="_Toc93057635"/>
      <w:bookmarkStart w:id="161" w:name="_Toc117378158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</w:p>
    <w:p w14:paraId="02062BC1" w14:textId="77777777" w:rsidR="00426E8D" w:rsidRPr="006F4FE6" w:rsidRDefault="00426E8D">
      <w:pPr>
        <w:pStyle w:val="ListParagraph"/>
        <w:keepNext/>
        <w:keepLines/>
        <w:numPr>
          <w:ilvl w:val="0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162" w:name="_Toc86745700"/>
      <w:bookmarkStart w:id="163" w:name="_Toc86746680"/>
      <w:bookmarkStart w:id="164" w:name="_Toc87531683"/>
      <w:bookmarkStart w:id="165" w:name="_Toc87532051"/>
      <w:bookmarkStart w:id="166" w:name="_Toc90993310"/>
      <w:bookmarkStart w:id="167" w:name="_Toc90993469"/>
      <w:bookmarkStart w:id="168" w:name="_Toc91425460"/>
      <w:bookmarkStart w:id="169" w:name="_Toc91426378"/>
      <w:bookmarkStart w:id="170" w:name="_Toc91426455"/>
      <w:bookmarkStart w:id="171" w:name="_Toc91426767"/>
      <w:bookmarkStart w:id="172" w:name="_Toc91426830"/>
      <w:bookmarkStart w:id="173" w:name="_Toc91426893"/>
      <w:bookmarkStart w:id="174" w:name="_Toc91427334"/>
      <w:bookmarkStart w:id="175" w:name="_Toc91427434"/>
      <w:bookmarkStart w:id="176" w:name="_Toc91574562"/>
      <w:bookmarkStart w:id="177" w:name="_Toc91574827"/>
      <w:bookmarkStart w:id="178" w:name="_Toc91947646"/>
      <w:bookmarkStart w:id="179" w:name="_Toc92103390"/>
      <w:bookmarkStart w:id="180" w:name="_Toc92138799"/>
      <w:bookmarkStart w:id="181" w:name="_Toc92740151"/>
      <w:bookmarkStart w:id="182" w:name="_Toc92740237"/>
      <w:bookmarkStart w:id="183" w:name="_Toc92740324"/>
      <w:bookmarkStart w:id="184" w:name="_Toc92740411"/>
      <w:bookmarkStart w:id="185" w:name="_Toc92776553"/>
      <w:bookmarkStart w:id="186" w:name="_Toc92873902"/>
      <w:bookmarkStart w:id="187" w:name="_Toc92874313"/>
      <w:bookmarkStart w:id="188" w:name="_Toc92874664"/>
      <w:bookmarkStart w:id="189" w:name="_Toc92921132"/>
      <w:bookmarkStart w:id="190" w:name="_Toc92921231"/>
      <w:bookmarkStart w:id="191" w:name="_Toc92958280"/>
      <w:bookmarkStart w:id="192" w:name="_Toc92963751"/>
      <w:bookmarkStart w:id="193" w:name="_Toc92965097"/>
      <w:bookmarkStart w:id="194" w:name="_Toc92966226"/>
      <w:bookmarkStart w:id="195" w:name="_Toc92999827"/>
      <w:bookmarkStart w:id="196" w:name="_Toc93003741"/>
      <w:bookmarkStart w:id="197" w:name="_Toc93004069"/>
      <w:bookmarkStart w:id="198" w:name="_Toc93046862"/>
      <w:bookmarkStart w:id="199" w:name="_Toc93046956"/>
      <w:bookmarkStart w:id="200" w:name="_Toc93057636"/>
      <w:bookmarkStart w:id="201" w:name="_Toc117378159"/>
      <w:bookmarkEnd w:id="162"/>
      <w:bookmarkEnd w:id="163"/>
      <w:bookmarkEnd w:id="164"/>
      <w:bookmarkEnd w:id="165"/>
      <w:bookmarkEnd w:id="166"/>
      <w:bookmarkEnd w:id="167"/>
      <w:bookmarkEnd w:id="168"/>
      <w:bookmarkEnd w:id="169"/>
      <w:bookmarkEnd w:id="170"/>
      <w:bookmarkEnd w:id="171"/>
      <w:bookmarkEnd w:id="172"/>
      <w:bookmarkEnd w:id="173"/>
      <w:bookmarkEnd w:id="174"/>
      <w:bookmarkEnd w:id="175"/>
      <w:bookmarkEnd w:id="176"/>
      <w:bookmarkEnd w:id="177"/>
      <w:bookmarkEnd w:id="178"/>
      <w:bookmarkEnd w:id="179"/>
      <w:bookmarkEnd w:id="180"/>
      <w:bookmarkEnd w:id="181"/>
      <w:bookmarkEnd w:id="182"/>
      <w:bookmarkEnd w:id="183"/>
      <w:bookmarkEnd w:id="184"/>
      <w:bookmarkEnd w:id="185"/>
      <w:bookmarkEnd w:id="186"/>
      <w:bookmarkEnd w:id="187"/>
      <w:bookmarkEnd w:id="188"/>
      <w:bookmarkEnd w:id="189"/>
      <w:bookmarkEnd w:id="190"/>
      <w:bookmarkEnd w:id="191"/>
      <w:bookmarkEnd w:id="192"/>
      <w:bookmarkEnd w:id="193"/>
      <w:bookmarkEnd w:id="194"/>
      <w:bookmarkEnd w:id="195"/>
      <w:bookmarkEnd w:id="196"/>
      <w:bookmarkEnd w:id="197"/>
      <w:bookmarkEnd w:id="198"/>
      <w:bookmarkEnd w:id="199"/>
      <w:bookmarkEnd w:id="200"/>
      <w:bookmarkEnd w:id="201"/>
    </w:p>
    <w:p w14:paraId="5DAA189A" w14:textId="77777777" w:rsidR="00426E8D" w:rsidRPr="006F4FE6" w:rsidRDefault="00426E8D">
      <w:pPr>
        <w:pStyle w:val="ListParagraph"/>
        <w:keepNext/>
        <w:keepLines/>
        <w:numPr>
          <w:ilvl w:val="1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6"/>
          <w:szCs w:val="26"/>
        </w:rPr>
      </w:pPr>
      <w:bookmarkStart w:id="202" w:name="_Toc86745701"/>
      <w:bookmarkStart w:id="203" w:name="_Toc86746681"/>
      <w:bookmarkStart w:id="204" w:name="_Toc87531684"/>
      <w:bookmarkStart w:id="205" w:name="_Toc87532052"/>
      <w:bookmarkStart w:id="206" w:name="_Toc90993311"/>
      <w:bookmarkStart w:id="207" w:name="_Toc90993470"/>
      <w:bookmarkStart w:id="208" w:name="_Toc91425461"/>
      <w:bookmarkStart w:id="209" w:name="_Toc91426379"/>
      <w:bookmarkStart w:id="210" w:name="_Toc91426456"/>
      <w:bookmarkStart w:id="211" w:name="_Toc91426768"/>
      <w:bookmarkStart w:id="212" w:name="_Toc91426831"/>
      <w:bookmarkStart w:id="213" w:name="_Toc91426894"/>
      <w:bookmarkStart w:id="214" w:name="_Toc91427335"/>
      <w:bookmarkStart w:id="215" w:name="_Toc91427435"/>
      <w:bookmarkStart w:id="216" w:name="_Toc91574563"/>
      <w:bookmarkStart w:id="217" w:name="_Toc91574828"/>
      <w:bookmarkStart w:id="218" w:name="_Toc91947647"/>
      <w:bookmarkStart w:id="219" w:name="_Toc92103391"/>
      <w:bookmarkStart w:id="220" w:name="_Toc92138800"/>
      <w:bookmarkStart w:id="221" w:name="_Toc92740152"/>
      <w:bookmarkStart w:id="222" w:name="_Toc92740238"/>
      <w:bookmarkStart w:id="223" w:name="_Toc92740325"/>
      <w:bookmarkStart w:id="224" w:name="_Toc92740412"/>
      <w:bookmarkStart w:id="225" w:name="_Toc92776554"/>
      <w:bookmarkStart w:id="226" w:name="_Toc92873903"/>
      <w:bookmarkStart w:id="227" w:name="_Toc92874314"/>
      <w:bookmarkStart w:id="228" w:name="_Toc92874665"/>
      <w:bookmarkStart w:id="229" w:name="_Toc92921133"/>
      <w:bookmarkStart w:id="230" w:name="_Toc92921232"/>
      <w:bookmarkStart w:id="231" w:name="_Toc92958281"/>
      <w:bookmarkStart w:id="232" w:name="_Toc92963752"/>
      <w:bookmarkStart w:id="233" w:name="_Toc92965098"/>
      <w:bookmarkStart w:id="234" w:name="_Toc92966227"/>
      <w:bookmarkStart w:id="235" w:name="_Toc92999828"/>
      <w:bookmarkStart w:id="236" w:name="_Toc93003742"/>
      <w:bookmarkStart w:id="237" w:name="_Toc93004070"/>
      <w:bookmarkStart w:id="238" w:name="_Toc93046863"/>
      <w:bookmarkStart w:id="239" w:name="_Toc93046957"/>
      <w:bookmarkStart w:id="240" w:name="_Toc93057637"/>
      <w:bookmarkStart w:id="241" w:name="_Toc117378160"/>
      <w:bookmarkEnd w:id="202"/>
      <w:bookmarkEnd w:id="203"/>
      <w:bookmarkEnd w:id="204"/>
      <w:bookmarkEnd w:id="205"/>
      <w:bookmarkEnd w:id="206"/>
      <w:bookmarkEnd w:id="207"/>
      <w:bookmarkEnd w:id="208"/>
      <w:bookmarkEnd w:id="209"/>
      <w:bookmarkEnd w:id="210"/>
      <w:bookmarkEnd w:id="211"/>
      <w:bookmarkEnd w:id="212"/>
      <w:bookmarkEnd w:id="213"/>
      <w:bookmarkEnd w:id="214"/>
      <w:bookmarkEnd w:id="215"/>
      <w:bookmarkEnd w:id="216"/>
      <w:bookmarkEnd w:id="217"/>
      <w:bookmarkEnd w:id="218"/>
      <w:bookmarkEnd w:id="219"/>
      <w:bookmarkEnd w:id="220"/>
      <w:bookmarkEnd w:id="221"/>
      <w:bookmarkEnd w:id="222"/>
      <w:bookmarkEnd w:id="223"/>
      <w:bookmarkEnd w:id="224"/>
      <w:bookmarkEnd w:id="225"/>
      <w:bookmarkEnd w:id="226"/>
      <w:bookmarkEnd w:id="227"/>
      <w:bookmarkEnd w:id="228"/>
      <w:bookmarkEnd w:id="229"/>
      <w:bookmarkEnd w:id="230"/>
      <w:bookmarkEnd w:id="231"/>
      <w:bookmarkEnd w:id="232"/>
      <w:bookmarkEnd w:id="233"/>
      <w:bookmarkEnd w:id="234"/>
      <w:bookmarkEnd w:id="235"/>
      <w:bookmarkEnd w:id="236"/>
      <w:bookmarkEnd w:id="237"/>
      <w:bookmarkEnd w:id="238"/>
      <w:bookmarkEnd w:id="239"/>
      <w:bookmarkEnd w:id="240"/>
      <w:bookmarkEnd w:id="241"/>
    </w:p>
    <w:p w14:paraId="06337701" w14:textId="77777777" w:rsidR="00AB6465" w:rsidRPr="006F4FE6" w:rsidRDefault="00AB6465">
      <w:pPr>
        <w:pStyle w:val="ListParagraph"/>
        <w:keepNext/>
        <w:keepLines/>
        <w:numPr>
          <w:ilvl w:val="0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242" w:name="_Toc91574564"/>
      <w:bookmarkStart w:id="243" w:name="_Toc91574829"/>
      <w:bookmarkStart w:id="244" w:name="_Toc91947648"/>
      <w:bookmarkStart w:id="245" w:name="_Toc92103392"/>
      <w:bookmarkStart w:id="246" w:name="_Toc92138801"/>
      <w:bookmarkStart w:id="247" w:name="_Toc92740153"/>
      <w:bookmarkStart w:id="248" w:name="_Toc92740239"/>
      <w:bookmarkStart w:id="249" w:name="_Toc92740326"/>
      <w:bookmarkStart w:id="250" w:name="_Toc92740413"/>
      <w:bookmarkStart w:id="251" w:name="_Toc92776555"/>
      <w:bookmarkStart w:id="252" w:name="_Toc92873904"/>
      <w:bookmarkStart w:id="253" w:name="_Toc92874315"/>
      <w:bookmarkStart w:id="254" w:name="_Toc92874666"/>
      <w:bookmarkStart w:id="255" w:name="_Toc92921134"/>
      <w:bookmarkStart w:id="256" w:name="_Toc92921233"/>
      <w:bookmarkStart w:id="257" w:name="_Toc92958282"/>
      <w:bookmarkStart w:id="258" w:name="_Toc92963753"/>
      <w:bookmarkStart w:id="259" w:name="_Toc92965099"/>
      <w:bookmarkStart w:id="260" w:name="_Toc92966228"/>
      <w:bookmarkStart w:id="261" w:name="_Toc92999829"/>
      <w:bookmarkStart w:id="262" w:name="_Toc93003743"/>
      <w:bookmarkStart w:id="263" w:name="_Toc93004071"/>
      <w:bookmarkStart w:id="264" w:name="_Toc93046864"/>
      <w:bookmarkStart w:id="265" w:name="_Toc93046958"/>
      <w:bookmarkStart w:id="266" w:name="_Toc93057638"/>
      <w:bookmarkStart w:id="267" w:name="_Toc117378161"/>
      <w:bookmarkStart w:id="268" w:name="_Toc91426380"/>
      <w:bookmarkEnd w:id="242"/>
      <w:bookmarkEnd w:id="243"/>
      <w:bookmarkEnd w:id="244"/>
      <w:bookmarkEnd w:id="245"/>
      <w:bookmarkEnd w:id="246"/>
      <w:bookmarkEnd w:id="247"/>
      <w:bookmarkEnd w:id="248"/>
      <w:bookmarkEnd w:id="249"/>
      <w:bookmarkEnd w:id="250"/>
      <w:bookmarkEnd w:id="251"/>
      <w:bookmarkEnd w:id="252"/>
      <w:bookmarkEnd w:id="253"/>
      <w:bookmarkEnd w:id="254"/>
      <w:bookmarkEnd w:id="255"/>
      <w:bookmarkEnd w:id="256"/>
      <w:bookmarkEnd w:id="257"/>
      <w:bookmarkEnd w:id="258"/>
      <w:bookmarkEnd w:id="259"/>
      <w:bookmarkEnd w:id="260"/>
      <w:bookmarkEnd w:id="261"/>
      <w:bookmarkEnd w:id="262"/>
      <w:bookmarkEnd w:id="263"/>
      <w:bookmarkEnd w:id="264"/>
      <w:bookmarkEnd w:id="265"/>
      <w:bookmarkEnd w:id="266"/>
      <w:bookmarkEnd w:id="267"/>
    </w:p>
    <w:p w14:paraId="7F0919FD" w14:textId="77777777" w:rsidR="00AB6465" w:rsidRPr="006F4FE6" w:rsidRDefault="00AB6465">
      <w:pPr>
        <w:pStyle w:val="ListParagraph"/>
        <w:keepNext/>
        <w:keepLines/>
        <w:numPr>
          <w:ilvl w:val="0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269" w:name="_Toc92740154"/>
      <w:bookmarkStart w:id="270" w:name="_Toc92740240"/>
      <w:bookmarkStart w:id="271" w:name="_Toc92740327"/>
      <w:bookmarkStart w:id="272" w:name="_Toc92740414"/>
      <w:bookmarkStart w:id="273" w:name="_Toc92776556"/>
      <w:bookmarkStart w:id="274" w:name="_Toc92873905"/>
      <w:bookmarkStart w:id="275" w:name="_Toc92874316"/>
      <w:bookmarkStart w:id="276" w:name="_Toc92874667"/>
      <w:bookmarkStart w:id="277" w:name="_Toc92921135"/>
      <w:bookmarkStart w:id="278" w:name="_Toc92921234"/>
      <w:bookmarkStart w:id="279" w:name="_Toc92958283"/>
      <w:bookmarkStart w:id="280" w:name="_Toc92963754"/>
      <w:bookmarkStart w:id="281" w:name="_Toc92965100"/>
      <w:bookmarkStart w:id="282" w:name="_Toc92966229"/>
      <w:bookmarkStart w:id="283" w:name="_Toc92999830"/>
      <w:bookmarkStart w:id="284" w:name="_Toc93003744"/>
      <w:bookmarkStart w:id="285" w:name="_Toc93004072"/>
      <w:bookmarkStart w:id="286" w:name="_Toc93046865"/>
      <w:bookmarkStart w:id="287" w:name="_Toc93046959"/>
      <w:bookmarkStart w:id="288" w:name="_Toc93057639"/>
      <w:bookmarkStart w:id="289" w:name="_Toc117378162"/>
      <w:bookmarkEnd w:id="269"/>
      <w:bookmarkEnd w:id="270"/>
      <w:bookmarkEnd w:id="271"/>
      <w:bookmarkEnd w:id="272"/>
      <w:bookmarkEnd w:id="273"/>
      <w:bookmarkEnd w:id="274"/>
      <w:bookmarkEnd w:id="275"/>
      <w:bookmarkEnd w:id="276"/>
      <w:bookmarkEnd w:id="277"/>
      <w:bookmarkEnd w:id="278"/>
      <w:bookmarkEnd w:id="279"/>
      <w:bookmarkEnd w:id="280"/>
      <w:bookmarkEnd w:id="281"/>
      <w:bookmarkEnd w:id="282"/>
      <w:bookmarkEnd w:id="283"/>
      <w:bookmarkEnd w:id="284"/>
      <w:bookmarkEnd w:id="285"/>
      <w:bookmarkEnd w:id="286"/>
      <w:bookmarkEnd w:id="287"/>
      <w:bookmarkEnd w:id="288"/>
      <w:bookmarkEnd w:id="289"/>
    </w:p>
    <w:p w14:paraId="25566AC5" w14:textId="77777777" w:rsidR="00AB6465" w:rsidRPr="006F4FE6" w:rsidRDefault="00AB6465">
      <w:pPr>
        <w:pStyle w:val="ListParagraph"/>
        <w:keepNext/>
        <w:keepLines/>
        <w:numPr>
          <w:ilvl w:val="1"/>
          <w:numId w:val="8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290" w:name="_Toc92740155"/>
      <w:bookmarkStart w:id="291" w:name="_Toc92740241"/>
      <w:bookmarkStart w:id="292" w:name="_Toc92740328"/>
      <w:bookmarkStart w:id="293" w:name="_Toc92740415"/>
      <w:bookmarkStart w:id="294" w:name="_Toc92776557"/>
      <w:bookmarkStart w:id="295" w:name="_Toc92873906"/>
      <w:bookmarkStart w:id="296" w:name="_Toc92874317"/>
      <w:bookmarkStart w:id="297" w:name="_Toc92874668"/>
      <w:bookmarkStart w:id="298" w:name="_Toc92921136"/>
      <w:bookmarkStart w:id="299" w:name="_Toc92921235"/>
      <w:bookmarkStart w:id="300" w:name="_Toc92958284"/>
      <w:bookmarkStart w:id="301" w:name="_Toc92963755"/>
      <w:bookmarkStart w:id="302" w:name="_Toc92965101"/>
      <w:bookmarkStart w:id="303" w:name="_Toc92966230"/>
      <w:bookmarkStart w:id="304" w:name="_Toc92999831"/>
      <w:bookmarkStart w:id="305" w:name="_Toc93003745"/>
      <w:bookmarkStart w:id="306" w:name="_Toc93004073"/>
      <w:bookmarkStart w:id="307" w:name="_Toc93046866"/>
      <w:bookmarkStart w:id="308" w:name="_Toc93046960"/>
      <w:bookmarkStart w:id="309" w:name="_Toc93057640"/>
      <w:bookmarkStart w:id="310" w:name="_Toc117378163"/>
      <w:bookmarkEnd w:id="290"/>
      <w:bookmarkEnd w:id="291"/>
      <w:bookmarkEnd w:id="292"/>
      <w:bookmarkEnd w:id="293"/>
      <w:bookmarkEnd w:id="294"/>
      <w:bookmarkEnd w:id="295"/>
      <w:bookmarkEnd w:id="296"/>
      <w:bookmarkEnd w:id="297"/>
      <w:bookmarkEnd w:id="298"/>
      <w:bookmarkEnd w:id="299"/>
      <w:bookmarkEnd w:id="300"/>
      <w:bookmarkEnd w:id="301"/>
      <w:bookmarkEnd w:id="302"/>
      <w:bookmarkEnd w:id="303"/>
      <w:bookmarkEnd w:id="304"/>
      <w:bookmarkEnd w:id="305"/>
      <w:bookmarkEnd w:id="306"/>
      <w:bookmarkEnd w:id="307"/>
      <w:bookmarkEnd w:id="308"/>
      <w:bookmarkEnd w:id="309"/>
      <w:bookmarkEnd w:id="310"/>
    </w:p>
    <w:p w14:paraId="260906F6" w14:textId="7726F5B2" w:rsidR="00295603" w:rsidRPr="006F4FE6" w:rsidRDefault="00E138AA">
      <w:pPr>
        <w:pStyle w:val="Heading2"/>
        <w:numPr>
          <w:ilvl w:val="1"/>
          <w:numId w:val="8"/>
        </w:numPr>
        <w:spacing w:line="360" w:lineRule="auto"/>
        <w:ind w:left="567" w:hanging="567"/>
        <w:rPr>
          <w:rFonts w:ascii="Times New Roman" w:hAnsi="Times New Roman" w:cs="Times New Roman"/>
          <w:b/>
          <w:color w:val="auto"/>
          <w:sz w:val="24"/>
          <w:szCs w:val="24"/>
        </w:rPr>
      </w:pPr>
      <w:bookmarkStart w:id="311" w:name="_Toc93057641"/>
      <w:bookmarkStart w:id="312" w:name="_Toc117378164"/>
      <w:proofErr w:type="spellStart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>Kegi</w:t>
      </w:r>
      <w:r w:rsidR="00B37F8C" w:rsidRPr="006F4FE6">
        <w:rPr>
          <w:rFonts w:ascii="Times New Roman" w:hAnsi="Times New Roman" w:cs="Times New Roman"/>
          <w:b/>
          <w:color w:val="auto"/>
          <w:sz w:val="24"/>
          <w:szCs w:val="24"/>
        </w:rPr>
        <w:t>a</w:t>
      </w:r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>tan</w:t>
      </w:r>
      <w:proofErr w:type="spellEnd"/>
      <w:r w:rsidRPr="006F4FE6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bookmarkEnd w:id="268"/>
      <w:bookmarkEnd w:id="311"/>
      <w:bookmarkEnd w:id="312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 xml:space="preserve">PT. </w:t>
      </w:r>
      <w:proofErr w:type="spellStart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>Sinergi</w:t>
      </w:r>
      <w:proofErr w:type="spellEnd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>Intia</w:t>
      </w:r>
      <w:proofErr w:type="spellEnd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 xml:space="preserve"> </w:t>
      </w:r>
      <w:proofErr w:type="spellStart"/>
      <w:r w:rsidR="00C62180">
        <w:rPr>
          <w:rFonts w:ascii="Times New Roman" w:hAnsi="Times New Roman" w:cs="Times New Roman"/>
          <w:b/>
          <w:color w:val="auto"/>
          <w:sz w:val="24"/>
          <w:szCs w:val="24"/>
        </w:rPr>
        <w:t>Dinamika</w:t>
      </w:r>
      <w:proofErr w:type="spellEnd"/>
    </w:p>
    <w:p w14:paraId="52F719D7" w14:textId="1F9775DE" w:rsidR="00295E53" w:rsidRDefault="00C62180" w:rsidP="00376917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.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Morning Stand Up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Plan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Daily Sprint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>Sprint Planni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5"/>
        <w:gridCol w:w="1620"/>
        <w:gridCol w:w="2250"/>
        <w:gridCol w:w="3433"/>
      </w:tblGrid>
      <w:tr w:rsidR="00FC412B" w14:paraId="666240C0" w14:textId="77777777" w:rsidTr="002B57C6">
        <w:tc>
          <w:tcPr>
            <w:tcW w:w="625" w:type="dxa"/>
          </w:tcPr>
          <w:p w14:paraId="5905170D" w14:textId="281CC059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620" w:type="dxa"/>
          </w:tcPr>
          <w:p w14:paraId="33523EF1" w14:textId="18AF7FE4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</w:p>
        </w:tc>
        <w:tc>
          <w:tcPr>
            <w:tcW w:w="2250" w:type="dxa"/>
          </w:tcPr>
          <w:p w14:paraId="754568A2" w14:textId="78475033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</w:p>
        </w:tc>
        <w:tc>
          <w:tcPr>
            <w:tcW w:w="3433" w:type="dxa"/>
          </w:tcPr>
          <w:p w14:paraId="02CBFAD4" w14:textId="7A9EC6A2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skripsi</w:t>
            </w:r>
            <w:proofErr w:type="spellEnd"/>
          </w:p>
        </w:tc>
      </w:tr>
      <w:tr w:rsidR="00FC412B" w14:paraId="2549A811" w14:textId="77777777" w:rsidTr="002B57C6">
        <w:tc>
          <w:tcPr>
            <w:tcW w:w="625" w:type="dxa"/>
          </w:tcPr>
          <w:p w14:paraId="625AE642" w14:textId="383727B8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620" w:type="dxa"/>
          </w:tcPr>
          <w:p w14:paraId="54406105" w14:textId="75DBB323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orning Stand Up</w:t>
            </w:r>
          </w:p>
        </w:tc>
        <w:tc>
          <w:tcPr>
            <w:tcW w:w="2250" w:type="dxa"/>
          </w:tcPr>
          <w:p w14:paraId="1FB6B1A0" w14:textId="77777777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-Jumat</w:t>
            </w:r>
            <w:proofErr w:type="spellEnd"/>
          </w:p>
          <w:p w14:paraId="44D6DE00" w14:textId="5BAF1BE0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</w:t>
            </w:r>
            <w:r w:rsidR="004047AC">
              <w:rPr>
                <w:rFonts w:ascii="Times New Roman" w:hAnsi="Times New Roman" w:cs="Times New Roman"/>
                <w:sz w:val="24"/>
                <w:szCs w:val="24"/>
              </w:rPr>
              <w:t>09.00 – 09.30 WI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433" w:type="dxa"/>
          </w:tcPr>
          <w:p w14:paraId="020F7009" w14:textId="79318194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orning Stand U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bah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a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gress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ker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har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ud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jelas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lan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laksa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har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juga.</w:t>
            </w:r>
          </w:p>
        </w:tc>
      </w:tr>
      <w:tr w:rsidR="00FC412B" w14:paraId="385201E7" w14:textId="77777777" w:rsidTr="002B57C6">
        <w:tc>
          <w:tcPr>
            <w:tcW w:w="625" w:type="dxa"/>
          </w:tcPr>
          <w:p w14:paraId="15C160C2" w14:textId="7B45166E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620" w:type="dxa"/>
          </w:tcPr>
          <w:p w14:paraId="36A9AF05" w14:textId="4D166378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rj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lan</w:t>
            </w:r>
          </w:p>
        </w:tc>
        <w:tc>
          <w:tcPr>
            <w:tcW w:w="2250" w:type="dxa"/>
          </w:tcPr>
          <w:p w14:paraId="26EDC503" w14:textId="77777777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-Jumat</w:t>
            </w:r>
            <w:proofErr w:type="spellEnd"/>
          </w:p>
          <w:p w14:paraId="26AC23AA" w14:textId="0E11A5FA" w:rsidR="00FC412B" w:rsidRDefault="00FC412B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(10.00-17.00</w:t>
            </w:r>
            <w:r w:rsidR="002B57C6">
              <w:rPr>
                <w:rFonts w:ascii="Times New Roman" w:hAnsi="Times New Roman" w:cs="Times New Roman"/>
                <w:sz w:val="24"/>
                <w:szCs w:val="24"/>
              </w:rPr>
              <w:t xml:space="preserve"> WI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433" w:type="dxa"/>
          </w:tcPr>
          <w:p w14:paraId="34E10A39" w14:textId="63B6D038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erj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l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anju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gress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lu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es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prose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mul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l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jam 10.00</w:t>
            </w:r>
            <w:r w:rsidR="00C55092">
              <w:rPr>
                <w:rFonts w:ascii="Times New Roman" w:hAnsi="Times New Roman" w:cs="Times New Roman"/>
                <w:sz w:val="24"/>
                <w:szCs w:val="24"/>
              </w:rPr>
              <w:t xml:space="preserve"> WIB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mp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jam 17.00 WIB.</w:t>
            </w:r>
          </w:p>
        </w:tc>
      </w:tr>
      <w:tr w:rsidR="00FC412B" w14:paraId="40F4E5F4" w14:textId="77777777" w:rsidTr="002B57C6">
        <w:tc>
          <w:tcPr>
            <w:tcW w:w="625" w:type="dxa"/>
          </w:tcPr>
          <w:p w14:paraId="429E82FE" w14:textId="0E26AA78" w:rsidR="00FC412B" w:rsidRDefault="00FC412B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1620" w:type="dxa"/>
          </w:tcPr>
          <w:p w14:paraId="56142935" w14:textId="49BFDC95" w:rsidR="00FC412B" w:rsidRPr="00DE6870" w:rsidRDefault="006327B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Daily Sprint</w:t>
            </w:r>
          </w:p>
        </w:tc>
        <w:tc>
          <w:tcPr>
            <w:tcW w:w="2250" w:type="dxa"/>
          </w:tcPr>
          <w:p w14:paraId="45BA0F5F" w14:textId="324F6ADD" w:rsidR="00FC412B" w:rsidRDefault="006327B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mat</w:t>
            </w:r>
            <w:proofErr w:type="spellEnd"/>
          </w:p>
          <w:p w14:paraId="5E7DB569" w14:textId="22009054" w:rsidR="006327B8" w:rsidRDefault="006327B8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(15.00 – </w:t>
            </w: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16.00 )</w:t>
            </w:r>
            <w:proofErr w:type="gramEnd"/>
          </w:p>
        </w:tc>
        <w:tc>
          <w:tcPr>
            <w:tcW w:w="3433" w:type="dxa"/>
          </w:tcPr>
          <w:p w14:paraId="17A57136" w14:textId="7E9F7193" w:rsidR="00FC412B" w:rsidRDefault="006327B8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m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k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15.00 WIB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mp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16.00 WIB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ad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Dai</w:t>
            </w:r>
            <w:r w:rsidR="00DE6870"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y Sprin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yai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unjuk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s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gres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it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m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mingg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roject Mana</w:t>
            </w:r>
            <w:r w:rsidR="00DE6870"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g</w:t>
            </w:r>
            <w:r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r w:rsidR="00DE6870" w:rsidRPr="00DE68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roduct Own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2B57C6" w14:paraId="492319C5" w14:textId="77777777" w:rsidTr="002B57C6">
        <w:tc>
          <w:tcPr>
            <w:tcW w:w="625" w:type="dxa"/>
          </w:tcPr>
          <w:p w14:paraId="4A19E281" w14:textId="62A07B99" w:rsidR="002B57C6" w:rsidRDefault="002B57C6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620" w:type="dxa"/>
          </w:tcPr>
          <w:p w14:paraId="5E134F98" w14:textId="114FFC79" w:rsidR="002B57C6" w:rsidRPr="00DE6870" w:rsidRDefault="002B57C6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print Planning</w:t>
            </w:r>
          </w:p>
        </w:tc>
        <w:tc>
          <w:tcPr>
            <w:tcW w:w="2250" w:type="dxa"/>
          </w:tcPr>
          <w:p w14:paraId="1C8F4067" w14:textId="77777777" w:rsidR="002B57C6" w:rsidRDefault="002B57C6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  <w:p w14:paraId="25E1672B" w14:textId="56191D8B" w:rsidR="002B57C6" w:rsidRDefault="002B57C6" w:rsidP="002B57C6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gramStart"/>
            <w:r>
              <w:rPr>
                <w:rFonts w:ascii="Times New Roman" w:hAnsi="Times New Roman" w:cs="Times New Roman"/>
                <w:sz w:val="24"/>
                <w:szCs w:val="24"/>
              </w:rPr>
              <w:t>( 1</w:t>
            </w:r>
            <w:proofErr w:type="gram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X 2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ingg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3433" w:type="dxa"/>
          </w:tcPr>
          <w:p w14:paraId="533F9424" w14:textId="69EBAA7A" w:rsidR="002B57C6" w:rsidRDefault="002B57C6" w:rsidP="00FC412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print Planni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i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ru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1 X 2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ingg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lak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lan masing-masing staff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ka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rogress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itarget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sprin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seb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2DE92579" w14:textId="77777777" w:rsidR="00FC412B" w:rsidRPr="006F4FE6" w:rsidRDefault="00FC412B" w:rsidP="00FC412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735C732" w14:textId="77777777" w:rsidR="00AB6465" w:rsidRPr="006F4FE6" w:rsidRDefault="00AB6465">
      <w:pPr>
        <w:pStyle w:val="ListParagraph"/>
        <w:keepNext/>
        <w:keepLines/>
        <w:numPr>
          <w:ilvl w:val="1"/>
          <w:numId w:val="3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313" w:name="_Toc92740157"/>
      <w:bookmarkStart w:id="314" w:name="_Toc92740243"/>
      <w:bookmarkStart w:id="315" w:name="_Toc92740330"/>
      <w:bookmarkStart w:id="316" w:name="_Toc92740417"/>
      <w:bookmarkStart w:id="317" w:name="_Toc92776559"/>
      <w:bookmarkStart w:id="318" w:name="_Toc92873908"/>
      <w:bookmarkStart w:id="319" w:name="_Toc92874319"/>
      <w:bookmarkStart w:id="320" w:name="_Toc92874670"/>
      <w:bookmarkStart w:id="321" w:name="_Toc92921138"/>
      <w:bookmarkStart w:id="322" w:name="_Toc92921237"/>
      <w:bookmarkStart w:id="323" w:name="_Toc92958286"/>
      <w:bookmarkStart w:id="324" w:name="_Toc92963757"/>
      <w:bookmarkStart w:id="325" w:name="_Toc92965103"/>
      <w:bookmarkStart w:id="326" w:name="_Toc92966232"/>
      <w:bookmarkStart w:id="327" w:name="_Toc92999833"/>
      <w:bookmarkStart w:id="328" w:name="_Toc93003747"/>
      <w:bookmarkStart w:id="329" w:name="_Toc93004075"/>
      <w:bookmarkStart w:id="330" w:name="_Toc93046868"/>
      <w:bookmarkStart w:id="331" w:name="_Toc93046962"/>
      <w:bookmarkStart w:id="332" w:name="_Toc93057642"/>
      <w:bookmarkStart w:id="333" w:name="_Toc117378165"/>
      <w:bookmarkStart w:id="334" w:name="_Toc91426381"/>
      <w:bookmarkEnd w:id="313"/>
      <w:bookmarkEnd w:id="314"/>
      <w:bookmarkEnd w:id="315"/>
      <w:bookmarkEnd w:id="316"/>
      <w:bookmarkEnd w:id="317"/>
      <w:bookmarkEnd w:id="318"/>
      <w:bookmarkEnd w:id="319"/>
      <w:bookmarkEnd w:id="320"/>
      <w:bookmarkEnd w:id="321"/>
      <w:bookmarkEnd w:id="322"/>
      <w:bookmarkEnd w:id="323"/>
      <w:bookmarkEnd w:id="324"/>
      <w:bookmarkEnd w:id="325"/>
      <w:bookmarkEnd w:id="326"/>
      <w:bookmarkEnd w:id="327"/>
      <w:bookmarkEnd w:id="328"/>
      <w:bookmarkEnd w:id="329"/>
      <w:bookmarkEnd w:id="330"/>
      <w:bookmarkEnd w:id="331"/>
      <w:bookmarkEnd w:id="332"/>
      <w:bookmarkEnd w:id="333"/>
    </w:p>
    <w:p w14:paraId="553E7763" w14:textId="3B860F3B" w:rsidR="00F57E9A" w:rsidRDefault="00E138AA">
      <w:pPr>
        <w:pStyle w:val="Heading2"/>
        <w:numPr>
          <w:ilvl w:val="1"/>
          <w:numId w:val="3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35" w:name="_Toc93057643"/>
      <w:bookmarkStart w:id="336" w:name="_Toc117378166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truktur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450CE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Organisasi</w:t>
      </w:r>
      <w:proofErr w:type="spellEnd"/>
      <w:r w:rsidR="00450CE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334"/>
      <w:bookmarkEnd w:id="335"/>
      <w:bookmarkEnd w:id="336"/>
      <w:r w:rsidR="005A390C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PT. </w:t>
      </w:r>
      <w:proofErr w:type="spellStart"/>
      <w:r w:rsidR="005A390C">
        <w:rPr>
          <w:rFonts w:ascii="Times New Roman" w:hAnsi="Times New Roman" w:cs="Times New Roman"/>
          <w:b/>
          <w:bCs/>
          <w:color w:val="auto"/>
          <w:sz w:val="24"/>
          <w:szCs w:val="24"/>
        </w:rPr>
        <w:t>Sinergi</w:t>
      </w:r>
      <w:proofErr w:type="spellEnd"/>
      <w:r w:rsidR="005A390C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Inti </w:t>
      </w:r>
      <w:proofErr w:type="spellStart"/>
      <w:r w:rsidR="005A390C">
        <w:rPr>
          <w:rFonts w:ascii="Times New Roman" w:hAnsi="Times New Roman" w:cs="Times New Roman"/>
          <w:b/>
          <w:bCs/>
          <w:color w:val="auto"/>
          <w:sz w:val="24"/>
          <w:szCs w:val="24"/>
        </w:rPr>
        <w:t>Dinamika</w:t>
      </w:r>
      <w:proofErr w:type="spellEnd"/>
    </w:p>
    <w:p w14:paraId="7AD98D46" w14:textId="074EA98F" w:rsidR="00295E53" w:rsidRDefault="005A390C" w:rsidP="005A390C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organis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T.S</w:t>
      </w:r>
      <w:r w:rsidR="00D074C6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>nergi</w:t>
      </w:r>
      <w:proofErr w:type="spellEnd"/>
      <w:proofErr w:type="gramEnd"/>
      <w:r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</w:p>
    <w:p w14:paraId="5BABC932" w14:textId="5629224F" w:rsidR="005A390C" w:rsidRDefault="008A1100" w:rsidP="005A390C">
      <w:pPr>
        <w:spacing w:after="0" w:line="360" w:lineRule="auto"/>
        <w:ind w:left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2B0B0E4B" wp14:editId="3B3089F5">
            <wp:extent cx="4229100" cy="3249342"/>
            <wp:effectExtent l="0" t="0" r="0" b="825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260423" cy="327340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161A47" w14:textId="27B6D2C9" w:rsidR="00245115" w:rsidRPr="00245115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bookmarkStart w:id="337" w:name="_Toc122000941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FC7609">
        <w:rPr>
          <w:rFonts w:ascii="Times New Roman" w:hAnsi="Times New Roman" w:cs="Times New Roman"/>
          <w:b w:val="0"/>
          <w:bCs w:val="0"/>
          <w:noProof/>
          <w:color w:val="auto"/>
          <w:sz w:val="20"/>
          <w:szCs w:val="20"/>
        </w:rPr>
        <w:t>2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Struktur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Organisasi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PT.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Sinergi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Inti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Dinamika</w:t>
      </w:r>
      <w:bookmarkEnd w:id="337"/>
      <w:proofErr w:type="spellEnd"/>
    </w:p>
    <w:p w14:paraId="201A97C7" w14:textId="44F9CDD8" w:rsidR="005A390C" w:rsidRDefault="005A390C" w:rsidP="005A390C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26C02A01" w14:textId="779CF00B" w:rsidR="005A390C" w:rsidRPr="00190560" w:rsidRDefault="005A390C" w:rsidP="008A110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Director</w:t>
      </w:r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organisir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rap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ruti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aw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itu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isni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>.</w:t>
      </w:r>
    </w:p>
    <w:p w14:paraId="5B85AC02" w14:textId="69C61121" w:rsidR="005A390C" w:rsidRPr="00190560" w:rsidRDefault="005A390C" w:rsidP="0019056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Sales/Marketing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target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rekap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jamin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epuas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nsume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itr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erj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jual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lanju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>.</w:t>
      </w:r>
    </w:p>
    <w:p w14:paraId="6E8C07CF" w14:textId="1E870B1F" w:rsidR="005A390C" w:rsidRPr="004047AC" w:rsidRDefault="005A390C" w:rsidP="0019056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UI/UX Design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user flow</w:t>
      </w:r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eta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problem solving</w:t>
      </w:r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User Interface</w:t>
      </w:r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Prototypi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isampa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Frontend Developer.</w:t>
      </w:r>
    </w:p>
    <w:p w14:paraId="6B4D4FE5" w14:textId="1E870B1F" w:rsidR="005A390C" w:rsidRPr="00190560" w:rsidRDefault="005A390C" w:rsidP="0019056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DevOps Engine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ntaineris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virtualis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infrastuktur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terotomatis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terintegr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angu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monitoring ya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efektif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>.</w:t>
      </w:r>
    </w:p>
    <w:p w14:paraId="7530BCC0" w14:textId="0F0BBCB1" w:rsidR="005A390C" w:rsidRPr="00190560" w:rsidRDefault="005A390C" w:rsidP="0019056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lastRenderedPageBreak/>
        <w:t>Quality Assurance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menjamin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0017C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A3CC6BE" w14:textId="183D5806" w:rsidR="00190560" w:rsidRPr="00190560" w:rsidRDefault="00190560" w:rsidP="00190560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Frontend Develop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Website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aksimal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User Experience (UX),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eselaras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fungsionalit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estetik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ast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mpatibilit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Website,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perhat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nsisten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brandi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Website.</w:t>
      </w:r>
    </w:p>
    <w:p w14:paraId="04669987" w14:textId="216487E9" w:rsidR="00190560" w:rsidRPr="004047AC" w:rsidRDefault="00190560" w:rsidP="005A390C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Backend Develop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model data (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ta)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program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at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Server,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program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Testing.</w:t>
      </w:r>
    </w:p>
    <w:p w14:paraId="28BEC7EB" w14:textId="706EF88E" w:rsidR="00190560" w:rsidRPr="00190560" w:rsidRDefault="00190560" w:rsidP="005A390C">
      <w:pPr>
        <w:pStyle w:val="ListParagraph"/>
        <w:numPr>
          <w:ilvl w:val="0"/>
          <w:numId w:val="17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4047AC">
        <w:rPr>
          <w:rFonts w:ascii="Times New Roman" w:hAnsi="Times New Roman" w:cs="Times New Roman"/>
          <w:i/>
          <w:iCs/>
          <w:sz w:val="24"/>
          <w:szCs w:val="24"/>
        </w:rPr>
        <w:t>Android Develop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Android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konsep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Pr="004047AC">
        <w:rPr>
          <w:rFonts w:ascii="Times New Roman" w:hAnsi="Times New Roman" w:cs="Times New Roman"/>
          <w:i/>
          <w:iCs/>
          <w:sz w:val="24"/>
          <w:szCs w:val="24"/>
        </w:rPr>
        <w:t>data external</w:t>
      </w:r>
      <w:r w:rsidRPr="00190560">
        <w:rPr>
          <w:rFonts w:ascii="Times New Roman" w:hAnsi="Times New Roman" w:cs="Times New Roman"/>
          <w:sz w:val="24"/>
          <w:szCs w:val="24"/>
        </w:rPr>
        <w:t xml:space="preserve"> dan API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mperbaik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r w:rsidR="00D074C6" w:rsidRPr="00D074C6"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Pr="00D074C6">
        <w:rPr>
          <w:rFonts w:ascii="Times New Roman" w:hAnsi="Times New Roman" w:cs="Times New Roman"/>
          <w:i/>
          <w:iCs/>
          <w:sz w:val="24"/>
          <w:szCs w:val="24"/>
        </w:rPr>
        <w:t>ugs.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elai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r w:rsidRPr="00D074C6">
        <w:rPr>
          <w:rFonts w:ascii="Times New Roman" w:hAnsi="Times New Roman" w:cs="Times New Roman"/>
          <w:i/>
          <w:iCs/>
          <w:sz w:val="24"/>
          <w:szCs w:val="24"/>
        </w:rPr>
        <w:t>Android Developer</w:t>
      </w:r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evaluasi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alat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1905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0560">
        <w:rPr>
          <w:rFonts w:ascii="Times New Roman" w:hAnsi="Times New Roman" w:cs="Times New Roman"/>
          <w:sz w:val="24"/>
          <w:szCs w:val="24"/>
        </w:rPr>
        <w:t>berkelanjutan</w:t>
      </w:r>
      <w:proofErr w:type="spellEnd"/>
    </w:p>
    <w:p w14:paraId="0896E8A8" w14:textId="77777777" w:rsidR="009827A0" w:rsidRPr="00FC412B" w:rsidRDefault="009827A0" w:rsidP="00FC412B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386008" w14:textId="3978D862" w:rsidR="00C54CF6" w:rsidRDefault="00207069">
      <w:pPr>
        <w:pStyle w:val="Heading2"/>
        <w:numPr>
          <w:ilvl w:val="1"/>
          <w:numId w:val="3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38" w:name="_Toc93057644"/>
      <w:bookmarkStart w:id="339" w:name="_Toc117378167"/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Visi</w:t>
      </w:r>
      <w:proofErr w:type="spellEnd"/>
      <w:r w:rsidR="00DC2216"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dan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Misi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338"/>
      <w:proofErr w:type="spellStart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KL</w:t>
      </w:r>
      <w:bookmarkEnd w:id="339"/>
    </w:p>
    <w:p w14:paraId="6C11EE7B" w14:textId="302BDC07" w:rsidR="009A4261" w:rsidRPr="009A4261" w:rsidRDefault="009A4261" w:rsidP="004D57EF">
      <w:pPr>
        <w:spacing w:line="360" w:lineRule="auto"/>
        <w:rPr>
          <w:rFonts w:ascii="Times New Roman" w:hAnsi="Times New Roman" w:cs="Times New Roman"/>
          <w:sz w:val="24"/>
          <w:szCs w:val="24"/>
        </w:rPr>
      </w:pPr>
      <w:r w:rsidRPr="009A4261">
        <w:rPr>
          <w:rFonts w:ascii="Times New Roman" w:hAnsi="Times New Roman" w:cs="Times New Roman"/>
          <w:sz w:val="24"/>
          <w:szCs w:val="24"/>
        </w:rPr>
        <w:t xml:space="preserve">Adapun yang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Perusahaan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9A4261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55262D2" w14:textId="6EA352BF" w:rsidR="009A4261" w:rsidRPr="009A4261" w:rsidRDefault="002B3645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bookmarkStart w:id="340" w:name="_Toc91426383"/>
      <w:proofErr w:type="spellStart"/>
      <w:r>
        <w:rPr>
          <w:rFonts w:ascii="Times New Roman" w:hAnsi="Times New Roman" w:cs="Times New Roman"/>
          <w:sz w:val="24"/>
          <w:szCs w:val="24"/>
        </w:rPr>
        <w:t>V</w:t>
      </w:r>
      <w:r w:rsidR="009A4261" w:rsidRPr="009A4261">
        <w:rPr>
          <w:rFonts w:ascii="Times New Roman" w:hAnsi="Times New Roman" w:cs="Times New Roman"/>
          <w:sz w:val="24"/>
          <w:szCs w:val="24"/>
        </w:rPr>
        <w:t>is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PT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(Wifus.id)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Vis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PT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(Wifus.id)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menciptakan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</w:t>
      </w:r>
      <w:r w:rsidR="009A4261" w:rsidRPr="009A4261">
        <w:rPr>
          <w:rFonts w:ascii="Times New Roman" w:hAnsi="Times New Roman" w:cs="Times New Roman"/>
          <w:sz w:val="24"/>
          <w:szCs w:val="24"/>
        </w:rPr>
        <w:t>kosistem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9A4261" w:rsidRPr="004047AC">
        <w:rPr>
          <w:rFonts w:ascii="Times New Roman" w:hAnsi="Times New Roman" w:cs="Times New Roman"/>
          <w:i/>
          <w:iCs/>
          <w:sz w:val="24"/>
          <w:szCs w:val="24"/>
        </w:rPr>
        <w:t>Healthcare</w:t>
      </w:r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menjembatan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</w:t>
      </w:r>
      <w:r w:rsidR="009A4261" w:rsidRPr="004047AC">
        <w:rPr>
          <w:rFonts w:ascii="Times New Roman" w:hAnsi="Times New Roman" w:cs="Times New Roman"/>
          <w:i/>
          <w:iCs/>
          <w:sz w:val="24"/>
          <w:szCs w:val="24"/>
        </w:rPr>
        <w:t xml:space="preserve">Primary Care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="009A4261" w:rsidRPr="009A4261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9A4261" w:rsidRPr="009A426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1C53DF46" w14:textId="0464425B" w:rsidR="001C687C" w:rsidRPr="009A4261" w:rsidRDefault="009A4261">
      <w:pPr>
        <w:pStyle w:val="ListParagraph"/>
        <w:numPr>
          <w:ilvl w:val="0"/>
          <w:numId w:val="11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PT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(Wifus.id)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is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PT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(Wifus.id)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layanan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digital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pelayanan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mendorong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iri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 xml:space="preserve"> modular dan </w:t>
      </w:r>
      <w:proofErr w:type="spellStart"/>
      <w:r w:rsidRPr="009A4261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Pr="009A4261">
        <w:rPr>
          <w:rFonts w:ascii="Times New Roman" w:hAnsi="Times New Roman" w:cs="Times New Roman"/>
          <w:sz w:val="24"/>
          <w:szCs w:val="24"/>
        </w:rPr>
        <w:t>.</w:t>
      </w:r>
    </w:p>
    <w:p w14:paraId="4F1C6984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341" w:name="_Toc93057645"/>
      <w:bookmarkStart w:id="342" w:name="_Toc117378168"/>
    </w:p>
    <w:p w14:paraId="3F1D849F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</w:p>
    <w:p w14:paraId="3C66B265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</w:p>
    <w:p w14:paraId="28497ADF" w14:textId="77777777" w:rsidR="005534CD" w:rsidRPr="005534CD" w:rsidRDefault="005534CD">
      <w:pPr>
        <w:pStyle w:val="ListParagraph"/>
        <w:keepNext/>
        <w:keepLines/>
        <w:numPr>
          <w:ilvl w:val="1"/>
          <w:numId w:val="1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</w:p>
    <w:p w14:paraId="70C8EE3E" w14:textId="4AD6AA20" w:rsidR="00E138AA" w:rsidRPr="006F4FE6" w:rsidRDefault="00E138AA">
      <w:pPr>
        <w:pStyle w:val="Heading2"/>
        <w:numPr>
          <w:ilvl w:val="1"/>
          <w:numId w:val="11"/>
        </w:numPr>
        <w:spacing w:line="360" w:lineRule="auto"/>
        <w:ind w:left="432"/>
        <w:rPr>
          <w:rFonts w:ascii="Times New Roman" w:hAnsi="Times New Roman" w:cs="Times New Roman"/>
          <w:b/>
          <w:color w:val="auto"/>
          <w:sz w:val="24"/>
          <w:szCs w:val="24"/>
        </w:rPr>
      </w:pP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istem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rja</w:t>
      </w:r>
      <w:proofErr w:type="spellEnd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340"/>
      <w:bookmarkEnd w:id="341"/>
      <w:proofErr w:type="spellStart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>Tempat</w:t>
      </w:r>
      <w:proofErr w:type="spellEnd"/>
      <w:r w:rsidR="00DB282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KL</w:t>
      </w:r>
      <w:bookmarkEnd w:id="342"/>
    </w:p>
    <w:p w14:paraId="457C809C" w14:textId="368C7378" w:rsidR="006136C4" w:rsidRPr="008F476E" w:rsidRDefault="002B3645" w:rsidP="005A1A11">
      <w:pPr>
        <w:spacing w:after="0" w:line="360" w:lineRule="auto"/>
        <w:ind w:firstLine="567"/>
        <w:jc w:val="both"/>
        <w:rPr>
          <w:rFonts w:ascii="Times New Roman" w:hAnsi="Times New Roman" w:cs="Times New Roman"/>
          <w:bCs/>
          <w:sz w:val="24"/>
          <w:szCs w:val="24"/>
        </w:rPr>
      </w:pPr>
      <w:bookmarkStart w:id="343" w:name="_Toc91426384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PT.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Sinerg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Inti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Dinamika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mempunya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kerja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yaitu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mula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har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Senin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–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Jumat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dimula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pada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pukul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10.00 WIB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sampai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dengan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pukul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17.00 WIB.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Sistem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kerjanya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bisa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dilakukan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secara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Pr="008F476E">
        <w:rPr>
          <w:rFonts w:ascii="Times New Roman" w:hAnsi="Times New Roman" w:cs="Times New Roman"/>
          <w:bCs/>
          <w:i/>
          <w:iCs/>
          <w:sz w:val="24"/>
          <w:szCs w:val="24"/>
        </w:rPr>
        <w:t>Remote</w:t>
      </w:r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maupun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datang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Pr="008F476E">
        <w:rPr>
          <w:rFonts w:ascii="Times New Roman" w:hAnsi="Times New Roman" w:cs="Times New Roman"/>
          <w:bCs/>
          <w:sz w:val="24"/>
          <w:szCs w:val="24"/>
        </w:rPr>
        <w:t>ke</w:t>
      </w:r>
      <w:proofErr w:type="spellEnd"/>
      <w:r w:rsidRPr="008F476E">
        <w:rPr>
          <w:rFonts w:ascii="Times New Roman" w:hAnsi="Times New Roman" w:cs="Times New Roman"/>
          <w:bCs/>
          <w:sz w:val="24"/>
          <w:szCs w:val="24"/>
        </w:rPr>
        <w:t xml:space="preserve"> Kantor</w:t>
      </w:r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.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Setiap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karyawan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dijadwal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oleh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perusahaan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bekerja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ke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kantor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dan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bekerja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 w:rsidRPr="008F476E">
        <w:rPr>
          <w:rFonts w:ascii="Times New Roman" w:hAnsi="Times New Roman" w:cs="Times New Roman"/>
          <w:bCs/>
          <w:sz w:val="24"/>
          <w:szCs w:val="24"/>
        </w:rPr>
        <w:t>secara</w:t>
      </w:r>
      <w:proofErr w:type="spellEnd"/>
      <w:r w:rsidR="008F476E" w:rsidRP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F476E" w:rsidRPr="008F476E">
        <w:rPr>
          <w:rFonts w:ascii="Times New Roman" w:hAnsi="Times New Roman" w:cs="Times New Roman"/>
          <w:bCs/>
          <w:i/>
          <w:iCs/>
          <w:sz w:val="24"/>
          <w:szCs w:val="24"/>
        </w:rPr>
        <w:t>Remote</w:t>
      </w:r>
      <w:r w:rsidR="008F476E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.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Setiap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karyawan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harus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mengikuti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r w:rsidR="008F476E" w:rsidRPr="008F476E">
        <w:rPr>
          <w:rFonts w:ascii="Times New Roman" w:hAnsi="Times New Roman" w:cs="Times New Roman"/>
          <w:bCs/>
          <w:i/>
          <w:iCs/>
          <w:sz w:val="24"/>
          <w:szCs w:val="24"/>
        </w:rPr>
        <w:t xml:space="preserve">Morning </w:t>
      </w:r>
      <w:proofErr w:type="spellStart"/>
      <w:r w:rsidR="008F476E" w:rsidRPr="008F476E">
        <w:rPr>
          <w:rFonts w:ascii="Times New Roman" w:hAnsi="Times New Roman" w:cs="Times New Roman"/>
          <w:bCs/>
          <w:i/>
          <w:iCs/>
          <w:sz w:val="24"/>
          <w:szCs w:val="24"/>
        </w:rPr>
        <w:t>StandUp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untuk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melaporkan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progres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tiap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 xml:space="preserve"> </w:t>
      </w:r>
      <w:proofErr w:type="spellStart"/>
      <w:r w:rsidR="008F476E">
        <w:rPr>
          <w:rFonts w:ascii="Times New Roman" w:hAnsi="Times New Roman" w:cs="Times New Roman"/>
          <w:bCs/>
          <w:sz w:val="24"/>
          <w:szCs w:val="24"/>
        </w:rPr>
        <w:t>harinya</w:t>
      </w:r>
      <w:proofErr w:type="spellEnd"/>
      <w:r w:rsidR="008F476E">
        <w:rPr>
          <w:rFonts w:ascii="Times New Roman" w:hAnsi="Times New Roman" w:cs="Times New Roman"/>
          <w:bCs/>
          <w:sz w:val="24"/>
          <w:szCs w:val="24"/>
        </w:rPr>
        <w:t>.</w:t>
      </w:r>
      <w:r w:rsidR="006136C4" w:rsidRPr="008F476E">
        <w:rPr>
          <w:rFonts w:ascii="Times New Roman" w:hAnsi="Times New Roman" w:cs="Times New Roman"/>
          <w:bCs/>
          <w:sz w:val="28"/>
          <w:szCs w:val="28"/>
        </w:rPr>
        <w:br w:type="page"/>
      </w:r>
    </w:p>
    <w:p w14:paraId="739D30B0" w14:textId="77777777" w:rsidR="00C90A03" w:rsidRDefault="00E138AA">
      <w:pPr>
        <w:pStyle w:val="Heading1"/>
        <w:numPr>
          <w:ilvl w:val="0"/>
          <w:numId w:val="10"/>
        </w:numPr>
        <w:spacing w:before="0" w:line="360" w:lineRule="auto"/>
        <w:ind w:left="0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344" w:name="_Toc93057646"/>
      <w:bookmarkStart w:id="345" w:name="_Toc117378169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II</w:t>
      </w:r>
      <w:bookmarkStart w:id="346" w:name="_Toc91426385"/>
      <w:bookmarkEnd w:id="343"/>
      <w:bookmarkEnd w:id="344"/>
      <w:bookmarkEnd w:id="345"/>
    </w:p>
    <w:p w14:paraId="70D49D26" w14:textId="3DEDD0F6" w:rsidR="007968BD" w:rsidRPr="005534CD" w:rsidRDefault="00E138AA" w:rsidP="00051D4B">
      <w:pPr>
        <w:spacing w:line="720" w:lineRule="auto"/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bookmarkStart w:id="347" w:name="_Toc92963762"/>
      <w:bookmarkStart w:id="348" w:name="_Toc92965108"/>
      <w:bookmarkStart w:id="349" w:name="_Toc92966237"/>
      <w:r w:rsidRPr="005534CD">
        <w:rPr>
          <w:rFonts w:ascii="Times New Roman" w:hAnsi="Times New Roman" w:cs="Times New Roman"/>
          <w:b/>
          <w:bCs/>
          <w:sz w:val="28"/>
          <w:szCs w:val="28"/>
        </w:rPr>
        <w:t>HASIL PELAKSANAAN</w:t>
      </w:r>
      <w:bookmarkEnd w:id="346"/>
      <w:bookmarkEnd w:id="347"/>
      <w:bookmarkEnd w:id="348"/>
      <w:bookmarkEnd w:id="349"/>
    </w:p>
    <w:p w14:paraId="4F376C38" w14:textId="77777777" w:rsidR="00426E8D" w:rsidRPr="005534CD" w:rsidRDefault="00426E8D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350" w:name="_Toc86745708"/>
      <w:bookmarkStart w:id="351" w:name="_Toc86746688"/>
      <w:bookmarkStart w:id="352" w:name="_Toc87531691"/>
      <w:bookmarkStart w:id="353" w:name="_Toc87532059"/>
      <w:bookmarkStart w:id="354" w:name="_Toc90993318"/>
      <w:bookmarkStart w:id="355" w:name="_Toc90993477"/>
      <w:bookmarkStart w:id="356" w:name="_Toc91425468"/>
      <w:bookmarkStart w:id="357" w:name="_Toc91426386"/>
      <w:bookmarkStart w:id="358" w:name="_Toc91426463"/>
      <w:bookmarkStart w:id="359" w:name="_Toc91426775"/>
      <w:bookmarkStart w:id="360" w:name="_Toc91426838"/>
      <w:bookmarkStart w:id="361" w:name="_Toc91426901"/>
      <w:bookmarkStart w:id="362" w:name="_Toc91427342"/>
      <w:bookmarkStart w:id="363" w:name="_Toc91427442"/>
      <w:bookmarkStart w:id="364" w:name="_Toc91574572"/>
      <w:bookmarkStart w:id="365" w:name="_Toc91574837"/>
      <w:bookmarkStart w:id="366" w:name="_Toc91947656"/>
      <w:bookmarkStart w:id="367" w:name="_Toc92103400"/>
      <w:bookmarkStart w:id="368" w:name="_Toc92138809"/>
      <w:bookmarkStart w:id="369" w:name="_Toc92740163"/>
      <w:bookmarkStart w:id="370" w:name="_Toc92740249"/>
      <w:bookmarkStart w:id="371" w:name="_Toc92740336"/>
      <w:bookmarkStart w:id="372" w:name="_Toc92740423"/>
      <w:bookmarkStart w:id="373" w:name="_Toc92776565"/>
      <w:bookmarkStart w:id="374" w:name="_Toc92873914"/>
      <w:bookmarkStart w:id="375" w:name="_Toc92874325"/>
      <w:bookmarkStart w:id="376" w:name="_Toc92874676"/>
      <w:bookmarkStart w:id="377" w:name="_Toc92921144"/>
      <w:bookmarkStart w:id="378" w:name="_Toc92921243"/>
      <w:bookmarkStart w:id="379" w:name="_Toc92958292"/>
      <w:bookmarkStart w:id="380" w:name="_Toc92963763"/>
      <w:bookmarkStart w:id="381" w:name="_Toc92965109"/>
      <w:bookmarkStart w:id="382" w:name="_Toc92966238"/>
      <w:bookmarkStart w:id="383" w:name="_Toc92999839"/>
      <w:bookmarkStart w:id="384" w:name="_Toc93003753"/>
      <w:bookmarkStart w:id="385" w:name="_Toc93004080"/>
      <w:bookmarkStart w:id="386" w:name="_Toc93046873"/>
      <w:bookmarkStart w:id="387" w:name="_Toc93046967"/>
      <w:bookmarkStart w:id="388" w:name="_Toc93057647"/>
      <w:bookmarkStart w:id="389" w:name="_Toc117378170"/>
      <w:bookmarkEnd w:id="350"/>
      <w:bookmarkEnd w:id="351"/>
      <w:bookmarkEnd w:id="352"/>
      <w:bookmarkEnd w:id="353"/>
      <w:bookmarkEnd w:id="354"/>
      <w:bookmarkEnd w:id="355"/>
      <w:bookmarkEnd w:id="356"/>
      <w:bookmarkEnd w:id="357"/>
      <w:bookmarkEnd w:id="358"/>
      <w:bookmarkEnd w:id="359"/>
      <w:bookmarkEnd w:id="360"/>
      <w:bookmarkEnd w:id="361"/>
      <w:bookmarkEnd w:id="362"/>
      <w:bookmarkEnd w:id="363"/>
      <w:bookmarkEnd w:id="364"/>
      <w:bookmarkEnd w:id="365"/>
      <w:bookmarkEnd w:id="366"/>
      <w:bookmarkEnd w:id="367"/>
      <w:bookmarkEnd w:id="368"/>
      <w:bookmarkEnd w:id="369"/>
      <w:bookmarkEnd w:id="370"/>
      <w:bookmarkEnd w:id="371"/>
      <w:bookmarkEnd w:id="372"/>
      <w:bookmarkEnd w:id="373"/>
      <w:bookmarkEnd w:id="374"/>
      <w:bookmarkEnd w:id="375"/>
      <w:bookmarkEnd w:id="376"/>
      <w:bookmarkEnd w:id="377"/>
      <w:bookmarkEnd w:id="378"/>
      <w:bookmarkEnd w:id="379"/>
      <w:bookmarkEnd w:id="380"/>
      <w:bookmarkEnd w:id="381"/>
      <w:bookmarkEnd w:id="382"/>
      <w:bookmarkEnd w:id="383"/>
      <w:bookmarkEnd w:id="384"/>
      <w:bookmarkEnd w:id="385"/>
      <w:bookmarkEnd w:id="386"/>
      <w:bookmarkEnd w:id="387"/>
      <w:bookmarkEnd w:id="388"/>
      <w:bookmarkEnd w:id="389"/>
    </w:p>
    <w:p w14:paraId="4C89945D" w14:textId="77777777" w:rsidR="00426E8D" w:rsidRPr="005534CD" w:rsidRDefault="00426E8D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390" w:name="_Toc86745709"/>
      <w:bookmarkStart w:id="391" w:name="_Toc86746689"/>
      <w:bookmarkStart w:id="392" w:name="_Toc87531692"/>
      <w:bookmarkStart w:id="393" w:name="_Toc87532060"/>
      <w:bookmarkStart w:id="394" w:name="_Toc90993319"/>
      <w:bookmarkStart w:id="395" w:name="_Toc90993478"/>
      <w:bookmarkStart w:id="396" w:name="_Toc91425469"/>
      <w:bookmarkStart w:id="397" w:name="_Toc91426387"/>
      <w:bookmarkStart w:id="398" w:name="_Toc91426464"/>
      <w:bookmarkStart w:id="399" w:name="_Toc91426776"/>
      <w:bookmarkStart w:id="400" w:name="_Toc91426839"/>
      <w:bookmarkStart w:id="401" w:name="_Toc91426902"/>
      <w:bookmarkStart w:id="402" w:name="_Toc91427343"/>
      <w:bookmarkStart w:id="403" w:name="_Toc91427443"/>
      <w:bookmarkStart w:id="404" w:name="_Toc91574573"/>
      <w:bookmarkStart w:id="405" w:name="_Toc91574838"/>
      <w:bookmarkStart w:id="406" w:name="_Toc91947657"/>
      <w:bookmarkStart w:id="407" w:name="_Toc92103401"/>
      <w:bookmarkStart w:id="408" w:name="_Toc92138810"/>
      <w:bookmarkStart w:id="409" w:name="_Toc92740164"/>
      <w:bookmarkStart w:id="410" w:name="_Toc92740250"/>
      <w:bookmarkStart w:id="411" w:name="_Toc92740337"/>
      <w:bookmarkStart w:id="412" w:name="_Toc92740424"/>
      <w:bookmarkStart w:id="413" w:name="_Toc92776566"/>
      <w:bookmarkStart w:id="414" w:name="_Toc92873915"/>
      <w:bookmarkStart w:id="415" w:name="_Toc92874326"/>
      <w:bookmarkStart w:id="416" w:name="_Toc92874677"/>
      <w:bookmarkStart w:id="417" w:name="_Toc92921145"/>
      <w:bookmarkStart w:id="418" w:name="_Toc92921244"/>
      <w:bookmarkStart w:id="419" w:name="_Toc92958293"/>
      <w:bookmarkStart w:id="420" w:name="_Toc92963764"/>
      <w:bookmarkStart w:id="421" w:name="_Toc92965110"/>
      <w:bookmarkStart w:id="422" w:name="_Toc92966239"/>
      <w:bookmarkStart w:id="423" w:name="_Toc92999840"/>
      <w:bookmarkStart w:id="424" w:name="_Toc93003754"/>
      <w:bookmarkStart w:id="425" w:name="_Toc93004081"/>
      <w:bookmarkStart w:id="426" w:name="_Toc93046874"/>
      <w:bookmarkStart w:id="427" w:name="_Toc93046968"/>
      <w:bookmarkStart w:id="428" w:name="_Toc93057648"/>
      <w:bookmarkStart w:id="429" w:name="_Toc117378171"/>
      <w:bookmarkEnd w:id="390"/>
      <w:bookmarkEnd w:id="391"/>
      <w:bookmarkEnd w:id="392"/>
      <w:bookmarkEnd w:id="393"/>
      <w:bookmarkEnd w:id="394"/>
      <w:bookmarkEnd w:id="395"/>
      <w:bookmarkEnd w:id="396"/>
      <w:bookmarkEnd w:id="397"/>
      <w:bookmarkEnd w:id="398"/>
      <w:bookmarkEnd w:id="399"/>
      <w:bookmarkEnd w:id="400"/>
      <w:bookmarkEnd w:id="401"/>
      <w:bookmarkEnd w:id="402"/>
      <w:bookmarkEnd w:id="403"/>
      <w:bookmarkEnd w:id="404"/>
      <w:bookmarkEnd w:id="405"/>
      <w:bookmarkEnd w:id="406"/>
      <w:bookmarkEnd w:id="407"/>
      <w:bookmarkEnd w:id="408"/>
      <w:bookmarkEnd w:id="409"/>
      <w:bookmarkEnd w:id="410"/>
      <w:bookmarkEnd w:id="411"/>
      <w:bookmarkEnd w:id="412"/>
      <w:bookmarkEnd w:id="413"/>
      <w:bookmarkEnd w:id="414"/>
      <w:bookmarkEnd w:id="415"/>
      <w:bookmarkEnd w:id="416"/>
      <w:bookmarkEnd w:id="417"/>
      <w:bookmarkEnd w:id="418"/>
      <w:bookmarkEnd w:id="419"/>
      <w:bookmarkEnd w:id="420"/>
      <w:bookmarkEnd w:id="421"/>
      <w:bookmarkEnd w:id="422"/>
      <w:bookmarkEnd w:id="423"/>
      <w:bookmarkEnd w:id="424"/>
      <w:bookmarkEnd w:id="425"/>
      <w:bookmarkEnd w:id="426"/>
      <w:bookmarkEnd w:id="427"/>
      <w:bookmarkEnd w:id="428"/>
      <w:bookmarkEnd w:id="429"/>
    </w:p>
    <w:p w14:paraId="046C3FE3" w14:textId="77777777" w:rsidR="00426E8D" w:rsidRPr="005534CD" w:rsidRDefault="00426E8D">
      <w:pPr>
        <w:pStyle w:val="ListParagraph"/>
        <w:keepNext/>
        <w:keepLines/>
        <w:numPr>
          <w:ilvl w:val="0"/>
          <w:numId w:val="1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430" w:name="_Toc86745710"/>
      <w:bookmarkStart w:id="431" w:name="_Toc86746690"/>
      <w:bookmarkStart w:id="432" w:name="_Toc87531693"/>
      <w:bookmarkStart w:id="433" w:name="_Toc87532061"/>
      <w:bookmarkStart w:id="434" w:name="_Toc90993320"/>
      <w:bookmarkStart w:id="435" w:name="_Toc90993479"/>
      <w:bookmarkStart w:id="436" w:name="_Toc91425470"/>
      <w:bookmarkStart w:id="437" w:name="_Toc91426388"/>
      <w:bookmarkStart w:id="438" w:name="_Toc91426465"/>
      <w:bookmarkStart w:id="439" w:name="_Toc91426777"/>
      <w:bookmarkStart w:id="440" w:name="_Toc91426840"/>
      <w:bookmarkStart w:id="441" w:name="_Toc91426903"/>
      <w:bookmarkStart w:id="442" w:name="_Toc91427344"/>
      <w:bookmarkStart w:id="443" w:name="_Toc91427444"/>
      <w:bookmarkStart w:id="444" w:name="_Toc91574574"/>
      <w:bookmarkStart w:id="445" w:name="_Toc91574839"/>
      <w:bookmarkStart w:id="446" w:name="_Toc91947658"/>
      <w:bookmarkStart w:id="447" w:name="_Toc92103402"/>
      <w:bookmarkStart w:id="448" w:name="_Toc92138811"/>
      <w:bookmarkStart w:id="449" w:name="_Toc92740165"/>
      <w:bookmarkStart w:id="450" w:name="_Toc92740251"/>
      <w:bookmarkStart w:id="451" w:name="_Toc92740338"/>
      <w:bookmarkStart w:id="452" w:name="_Toc92740425"/>
      <w:bookmarkStart w:id="453" w:name="_Toc92776567"/>
      <w:bookmarkStart w:id="454" w:name="_Toc92873916"/>
      <w:bookmarkStart w:id="455" w:name="_Toc92874327"/>
      <w:bookmarkStart w:id="456" w:name="_Toc92874678"/>
      <w:bookmarkStart w:id="457" w:name="_Toc92921146"/>
      <w:bookmarkStart w:id="458" w:name="_Toc92921245"/>
      <w:bookmarkStart w:id="459" w:name="_Toc92958294"/>
      <w:bookmarkStart w:id="460" w:name="_Toc92963765"/>
      <w:bookmarkStart w:id="461" w:name="_Toc92965111"/>
      <w:bookmarkStart w:id="462" w:name="_Toc92966240"/>
      <w:bookmarkStart w:id="463" w:name="_Toc92999841"/>
      <w:bookmarkStart w:id="464" w:name="_Toc93003755"/>
      <w:bookmarkStart w:id="465" w:name="_Toc93004082"/>
      <w:bookmarkStart w:id="466" w:name="_Toc93046875"/>
      <w:bookmarkStart w:id="467" w:name="_Toc93046969"/>
      <w:bookmarkStart w:id="468" w:name="_Toc93057649"/>
      <w:bookmarkStart w:id="469" w:name="_Toc117378172"/>
      <w:bookmarkEnd w:id="430"/>
      <w:bookmarkEnd w:id="431"/>
      <w:bookmarkEnd w:id="432"/>
      <w:bookmarkEnd w:id="433"/>
      <w:bookmarkEnd w:id="434"/>
      <w:bookmarkEnd w:id="435"/>
      <w:bookmarkEnd w:id="436"/>
      <w:bookmarkEnd w:id="437"/>
      <w:bookmarkEnd w:id="438"/>
      <w:bookmarkEnd w:id="439"/>
      <w:bookmarkEnd w:id="440"/>
      <w:bookmarkEnd w:id="441"/>
      <w:bookmarkEnd w:id="442"/>
      <w:bookmarkEnd w:id="443"/>
      <w:bookmarkEnd w:id="444"/>
      <w:bookmarkEnd w:id="445"/>
      <w:bookmarkEnd w:id="446"/>
      <w:bookmarkEnd w:id="447"/>
      <w:bookmarkEnd w:id="448"/>
      <w:bookmarkEnd w:id="449"/>
      <w:bookmarkEnd w:id="450"/>
      <w:bookmarkEnd w:id="451"/>
      <w:bookmarkEnd w:id="452"/>
      <w:bookmarkEnd w:id="453"/>
      <w:bookmarkEnd w:id="454"/>
      <w:bookmarkEnd w:id="455"/>
      <w:bookmarkEnd w:id="456"/>
      <w:bookmarkEnd w:id="457"/>
      <w:bookmarkEnd w:id="458"/>
      <w:bookmarkEnd w:id="459"/>
      <w:bookmarkEnd w:id="460"/>
      <w:bookmarkEnd w:id="461"/>
      <w:bookmarkEnd w:id="462"/>
      <w:bookmarkEnd w:id="463"/>
      <w:bookmarkEnd w:id="464"/>
      <w:bookmarkEnd w:id="465"/>
      <w:bookmarkEnd w:id="466"/>
      <w:bookmarkEnd w:id="467"/>
      <w:bookmarkEnd w:id="468"/>
      <w:bookmarkEnd w:id="469"/>
    </w:p>
    <w:p w14:paraId="56BA0527" w14:textId="77777777" w:rsidR="003A15FA" w:rsidRPr="005534CD" w:rsidRDefault="003A15FA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470" w:name="_Toc91426389"/>
      <w:bookmarkStart w:id="471" w:name="_Toc91426466"/>
      <w:bookmarkStart w:id="472" w:name="_Toc91426778"/>
      <w:bookmarkStart w:id="473" w:name="_Toc91426841"/>
      <w:bookmarkStart w:id="474" w:name="_Toc91426904"/>
      <w:bookmarkStart w:id="475" w:name="_Toc91427345"/>
      <w:bookmarkStart w:id="476" w:name="_Toc91427445"/>
      <w:bookmarkStart w:id="477" w:name="_Toc91574575"/>
      <w:bookmarkStart w:id="478" w:name="_Toc91574840"/>
      <w:bookmarkStart w:id="479" w:name="_Toc91947659"/>
      <w:bookmarkStart w:id="480" w:name="_Toc92103403"/>
      <w:bookmarkStart w:id="481" w:name="_Toc92138812"/>
      <w:bookmarkStart w:id="482" w:name="_Toc92740166"/>
      <w:bookmarkStart w:id="483" w:name="_Toc92740252"/>
      <w:bookmarkStart w:id="484" w:name="_Toc92740339"/>
      <w:bookmarkStart w:id="485" w:name="_Toc92740426"/>
      <w:bookmarkStart w:id="486" w:name="_Toc92776568"/>
      <w:bookmarkStart w:id="487" w:name="_Toc92873917"/>
      <w:bookmarkStart w:id="488" w:name="_Toc92874328"/>
      <w:bookmarkStart w:id="489" w:name="_Toc92874679"/>
      <w:bookmarkStart w:id="490" w:name="_Toc92921147"/>
      <w:bookmarkStart w:id="491" w:name="_Toc92921246"/>
      <w:bookmarkStart w:id="492" w:name="_Toc92958295"/>
      <w:bookmarkStart w:id="493" w:name="_Toc92963766"/>
      <w:bookmarkStart w:id="494" w:name="_Toc92965112"/>
      <w:bookmarkStart w:id="495" w:name="_Toc92966241"/>
      <w:bookmarkStart w:id="496" w:name="_Toc92999842"/>
      <w:bookmarkStart w:id="497" w:name="_Toc93003756"/>
      <w:bookmarkStart w:id="498" w:name="_Toc93004083"/>
      <w:bookmarkStart w:id="499" w:name="_Toc93046876"/>
      <w:bookmarkStart w:id="500" w:name="_Toc93046970"/>
      <w:bookmarkStart w:id="501" w:name="_Toc93057650"/>
      <w:bookmarkStart w:id="502" w:name="_Toc117378173"/>
      <w:bookmarkEnd w:id="470"/>
      <w:bookmarkEnd w:id="471"/>
      <w:bookmarkEnd w:id="472"/>
      <w:bookmarkEnd w:id="473"/>
      <w:bookmarkEnd w:id="474"/>
      <w:bookmarkEnd w:id="475"/>
      <w:bookmarkEnd w:id="476"/>
      <w:bookmarkEnd w:id="477"/>
      <w:bookmarkEnd w:id="478"/>
      <w:bookmarkEnd w:id="479"/>
      <w:bookmarkEnd w:id="480"/>
      <w:bookmarkEnd w:id="481"/>
      <w:bookmarkEnd w:id="482"/>
      <w:bookmarkEnd w:id="483"/>
      <w:bookmarkEnd w:id="484"/>
      <w:bookmarkEnd w:id="485"/>
      <w:bookmarkEnd w:id="486"/>
      <w:bookmarkEnd w:id="487"/>
      <w:bookmarkEnd w:id="488"/>
      <w:bookmarkEnd w:id="489"/>
      <w:bookmarkEnd w:id="490"/>
      <w:bookmarkEnd w:id="491"/>
      <w:bookmarkEnd w:id="492"/>
      <w:bookmarkEnd w:id="493"/>
      <w:bookmarkEnd w:id="494"/>
      <w:bookmarkEnd w:id="495"/>
      <w:bookmarkEnd w:id="496"/>
      <w:bookmarkEnd w:id="497"/>
      <w:bookmarkEnd w:id="498"/>
      <w:bookmarkEnd w:id="499"/>
      <w:bookmarkEnd w:id="500"/>
      <w:bookmarkEnd w:id="501"/>
      <w:bookmarkEnd w:id="502"/>
    </w:p>
    <w:p w14:paraId="628C582B" w14:textId="77777777" w:rsidR="003A15FA" w:rsidRPr="005534CD" w:rsidRDefault="003A15FA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503" w:name="_Toc91426390"/>
      <w:bookmarkStart w:id="504" w:name="_Toc91426467"/>
      <w:bookmarkStart w:id="505" w:name="_Toc91426779"/>
      <w:bookmarkStart w:id="506" w:name="_Toc91426842"/>
      <w:bookmarkStart w:id="507" w:name="_Toc91426905"/>
      <w:bookmarkStart w:id="508" w:name="_Toc91427346"/>
      <w:bookmarkStart w:id="509" w:name="_Toc91427446"/>
      <w:bookmarkStart w:id="510" w:name="_Toc91574576"/>
      <w:bookmarkStart w:id="511" w:name="_Toc91574841"/>
      <w:bookmarkStart w:id="512" w:name="_Toc91947660"/>
      <w:bookmarkStart w:id="513" w:name="_Toc92103404"/>
      <w:bookmarkStart w:id="514" w:name="_Toc92138813"/>
      <w:bookmarkStart w:id="515" w:name="_Toc92740167"/>
      <w:bookmarkStart w:id="516" w:name="_Toc92740253"/>
      <w:bookmarkStart w:id="517" w:name="_Toc92740340"/>
      <w:bookmarkStart w:id="518" w:name="_Toc92740427"/>
      <w:bookmarkStart w:id="519" w:name="_Toc92776569"/>
      <w:bookmarkStart w:id="520" w:name="_Toc92873918"/>
      <w:bookmarkStart w:id="521" w:name="_Toc92874329"/>
      <w:bookmarkStart w:id="522" w:name="_Toc92874680"/>
      <w:bookmarkStart w:id="523" w:name="_Toc92921148"/>
      <w:bookmarkStart w:id="524" w:name="_Toc92921247"/>
      <w:bookmarkStart w:id="525" w:name="_Toc92958296"/>
      <w:bookmarkStart w:id="526" w:name="_Toc92963767"/>
      <w:bookmarkStart w:id="527" w:name="_Toc92965113"/>
      <w:bookmarkStart w:id="528" w:name="_Toc92966242"/>
      <w:bookmarkStart w:id="529" w:name="_Toc92999843"/>
      <w:bookmarkStart w:id="530" w:name="_Toc93003757"/>
      <w:bookmarkStart w:id="531" w:name="_Toc93004084"/>
      <w:bookmarkStart w:id="532" w:name="_Toc93046877"/>
      <w:bookmarkStart w:id="533" w:name="_Toc93046971"/>
      <w:bookmarkStart w:id="534" w:name="_Toc93057651"/>
      <w:bookmarkStart w:id="535" w:name="_Toc117378174"/>
      <w:bookmarkEnd w:id="503"/>
      <w:bookmarkEnd w:id="504"/>
      <w:bookmarkEnd w:id="505"/>
      <w:bookmarkEnd w:id="506"/>
      <w:bookmarkEnd w:id="507"/>
      <w:bookmarkEnd w:id="508"/>
      <w:bookmarkEnd w:id="509"/>
      <w:bookmarkEnd w:id="510"/>
      <w:bookmarkEnd w:id="511"/>
      <w:bookmarkEnd w:id="512"/>
      <w:bookmarkEnd w:id="513"/>
      <w:bookmarkEnd w:id="514"/>
      <w:bookmarkEnd w:id="515"/>
      <w:bookmarkEnd w:id="516"/>
      <w:bookmarkEnd w:id="517"/>
      <w:bookmarkEnd w:id="518"/>
      <w:bookmarkEnd w:id="519"/>
      <w:bookmarkEnd w:id="520"/>
      <w:bookmarkEnd w:id="521"/>
      <w:bookmarkEnd w:id="522"/>
      <w:bookmarkEnd w:id="523"/>
      <w:bookmarkEnd w:id="524"/>
      <w:bookmarkEnd w:id="525"/>
      <w:bookmarkEnd w:id="526"/>
      <w:bookmarkEnd w:id="527"/>
      <w:bookmarkEnd w:id="528"/>
      <w:bookmarkEnd w:id="529"/>
      <w:bookmarkEnd w:id="530"/>
      <w:bookmarkEnd w:id="531"/>
      <w:bookmarkEnd w:id="532"/>
      <w:bookmarkEnd w:id="533"/>
      <w:bookmarkEnd w:id="534"/>
      <w:bookmarkEnd w:id="535"/>
    </w:p>
    <w:p w14:paraId="77822876" w14:textId="77777777" w:rsidR="003A15FA" w:rsidRPr="005534CD" w:rsidRDefault="003A15FA">
      <w:pPr>
        <w:pStyle w:val="ListParagraph"/>
        <w:keepNext/>
        <w:keepLines/>
        <w:numPr>
          <w:ilvl w:val="0"/>
          <w:numId w:val="5"/>
        </w:numPr>
        <w:spacing w:before="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b/>
          <w:bCs/>
          <w:vanish/>
          <w:sz w:val="26"/>
          <w:szCs w:val="26"/>
        </w:rPr>
      </w:pPr>
      <w:bookmarkStart w:id="536" w:name="_Toc91426391"/>
      <w:bookmarkStart w:id="537" w:name="_Toc91426468"/>
      <w:bookmarkStart w:id="538" w:name="_Toc91426780"/>
      <w:bookmarkStart w:id="539" w:name="_Toc91426843"/>
      <w:bookmarkStart w:id="540" w:name="_Toc91426906"/>
      <w:bookmarkStart w:id="541" w:name="_Toc91427347"/>
      <w:bookmarkStart w:id="542" w:name="_Toc91427447"/>
      <w:bookmarkStart w:id="543" w:name="_Toc91574577"/>
      <w:bookmarkStart w:id="544" w:name="_Toc91574842"/>
      <w:bookmarkStart w:id="545" w:name="_Toc91947661"/>
      <w:bookmarkStart w:id="546" w:name="_Toc92103405"/>
      <w:bookmarkStart w:id="547" w:name="_Toc92138814"/>
      <w:bookmarkStart w:id="548" w:name="_Toc92740168"/>
      <w:bookmarkStart w:id="549" w:name="_Toc92740254"/>
      <w:bookmarkStart w:id="550" w:name="_Toc92740341"/>
      <w:bookmarkStart w:id="551" w:name="_Toc92740428"/>
      <w:bookmarkStart w:id="552" w:name="_Toc92776570"/>
      <w:bookmarkStart w:id="553" w:name="_Toc92873919"/>
      <w:bookmarkStart w:id="554" w:name="_Toc92874330"/>
      <w:bookmarkStart w:id="555" w:name="_Toc92874681"/>
      <w:bookmarkStart w:id="556" w:name="_Toc92921149"/>
      <w:bookmarkStart w:id="557" w:name="_Toc92921248"/>
      <w:bookmarkStart w:id="558" w:name="_Toc92958297"/>
      <w:bookmarkStart w:id="559" w:name="_Toc92963768"/>
      <w:bookmarkStart w:id="560" w:name="_Toc92965114"/>
      <w:bookmarkStart w:id="561" w:name="_Toc92966243"/>
      <w:bookmarkStart w:id="562" w:name="_Toc92999844"/>
      <w:bookmarkStart w:id="563" w:name="_Toc93003758"/>
      <w:bookmarkStart w:id="564" w:name="_Toc93004085"/>
      <w:bookmarkStart w:id="565" w:name="_Toc93046878"/>
      <w:bookmarkStart w:id="566" w:name="_Toc93046972"/>
      <w:bookmarkStart w:id="567" w:name="_Toc93057652"/>
      <w:bookmarkStart w:id="568" w:name="_Toc117378175"/>
      <w:bookmarkEnd w:id="536"/>
      <w:bookmarkEnd w:id="537"/>
      <w:bookmarkEnd w:id="538"/>
      <w:bookmarkEnd w:id="539"/>
      <w:bookmarkEnd w:id="540"/>
      <w:bookmarkEnd w:id="541"/>
      <w:bookmarkEnd w:id="542"/>
      <w:bookmarkEnd w:id="543"/>
      <w:bookmarkEnd w:id="544"/>
      <w:bookmarkEnd w:id="545"/>
      <w:bookmarkEnd w:id="546"/>
      <w:bookmarkEnd w:id="547"/>
      <w:bookmarkEnd w:id="548"/>
      <w:bookmarkEnd w:id="549"/>
      <w:bookmarkEnd w:id="550"/>
      <w:bookmarkEnd w:id="551"/>
      <w:bookmarkEnd w:id="552"/>
      <w:bookmarkEnd w:id="553"/>
      <w:bookmarkEnd w:id="554"/>
      <w:bookmarkEnd w:id="555"/>
      <w:bookmarkEnd w:id="556"/>
      <w:bookmarkEnd w:id="557"/>
      <w:bookmarkEnd w:id="558"/>
      <w:bookmarkEnd w:id="559"/>
      <w:bookmarkEnd w:id="560"/>
      <w:bookmarkEnd w:id="561"/>
      <w:bookmarkEnd w:id="562"/>
      <w:bookmarkEnd w:id="563"/>
      <w:bookmarkEnd w:id="564"/>
      <w:bookmarkEnd w:id="565"/>
      <w:bookmarkEnd w:id="566"/>
      <w:bookmarkEnd w:id="567"/>
      <w:bookmarkEnd w:id="568"/>
    </w:p>
    <w:p w14:paraId="26D0D8EE" w14:textId="77777777" w:rsidR="007D297A" w:rsidRPr="005534CD" w:rsidRDefault="007D297A">
      <w:pPr>
        <w:pStyle w:val="ListParagraph"/>
        <w:numPr>
          <w:ilvl w:val="1"/>
          <w:numId w:val="5"/>
        </w:numPr>
        <w:spacing w:after="0" w:line="360" w:lineRule="auto"/>
        <w:jc w:val="both"/>
        <w:rPr>
          <w:rFonts w:ascii="Times New Roman" w:hAnsi="Times New Roman" w:cs="Times New Roman"/>
          <w:b/>
          <w:bCs/>
          <w:sz w:val="24"/>
          <w:szCs w:val="24"/>
        </w:rPr>
      </w:pPr>
      <w:proofErr w:type="spellStart"/>
      <w:r w:rsidRPr="005534CD">
        <w:rPr>
          <w:rFonts w:ascii="Times New Roman" w:hAnsi="Times New Roman" w:cs="Times New Roman"/>
          <w:b/>
          <w:bCs/>
          <w:sz w:val="24"/>
          <w:szCs w:val="24"/>
        </w:rPr>
        <w:t>Kegiatan</w:t>
      </w:r>
      <w:proofErr w:type="spellEnd"/>
      <w:r w:rsidRPr="005534CD">
        <w:rPr>
          <w:rFonts w:ascii="Times New Roman" w:hAnsi="Times New Roman" w:cs="Times New Roman"/>
          <w:b/>
          <w:bCs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b/>
          <w:bCs/>
          <w:sz w:val="24"/>
          <w:szCs w:val="24"/>
        </w:rPr>
        <w:t>Selama</w:t>
      </w:r>
      <w:proofErr w:type="spellEnd"/>
      <w:r w:rsidRPr="005534CD">
        <w:rPr>
          <w:rFonts w:ascii="Times New Roman" w:hAnsi="Times New Roman" w:cs="Times New Roman"/>
          <w:b/>
          <w:bCs/>
          <w:sz w:val="24"/>
          <w:szCs w:val="24"/>
        </w:rPr>
        <w:t xml:space="preserve"> PKL</w:t>
      </w:r>
    </w:p>
    <w:p w14:paraId="516BAFCD" w14:textId="355F760F" w:rsidR="007D297A" w:rsidRPr="005534CD" w:rsidRDefault="007D297A" w:rsidP="005534CD">
      <w:pPr>
        <w:spacing w:after="0" w:line="360" w:lineRule="auto"/>
        <w:ind w:firstLine="43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PKL di PT.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, update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UAT, User Manual dan </w:t>
      </w:r>
      <w:proofErr w:type="spellStart"/>
      <w:r w:rsidR="00101988">
        <w:rPr>
          <w:rFonts w:ascii="Times New Roman" w:hAnsi="Times New Roman" w:cs="Times New Roman"/>
          <w:sz w:val="24"/>
          <w:szCs w:val="24"/>
        </w:rPr>
        <w:t>Wifus</w:t>
      </w:r>
      <w:proofErr w:type="spellEnd"/>
      <w:r w:rsidR="00101988">
        <w:rPr>
          <w:rFonts w:ascii="Times New Roman" w:hAnsi="Times New Roman" w:cs="Times New Roman"/>
          <w:sz w:val="24"/>
          <w:szCs w:val="24"/>
        </w:rPr>
        <w:t xml:space="preserve"> Documentation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Pr="005534CD">
        <w:rPr>
          <w:rFonts w:ascii="Times New Roman" w:hAnsi="Times New Roman" w:cs="Times New Roman"/>
          <w:sz w:val="24"/>
          <w:szCs w:val="24"/>
        </w:rPr>
        <w:t xml:space="preserve"> Adapun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dilalui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34C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 w:rsidRPr="005534CD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534CD"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 w:rsidRPr="005534C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DC2D673" w14:textId="77777777" w:rsidR="007D297A" w:rsidRDefault="007D297A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Eksplor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flow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1ED0C9D" w14:textId="77777777" w:rsidR="007D297A" w:rsidRDefault="007D297A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(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Manual Testing</w:t>
      </w:r>
      <w:r>
        <w:rPr>
          <w:rFonts w:ascii="Times New Roman" w:hAnsi="Times New Roman" w:cs="Times New Roman"/>
          <w:sz w:val="24"/>
          <w:szCs w:val="24"/>
        </w:rPr>
        <w:t xml:space="preserve">)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c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est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9EC2395" w14:textId="4B5E522A" w:rsidR="007D297A" w:rsidRDefault="007D297A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Test Case Docum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ce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s</w:t>
      </w:r>
      <w:proofErr w:type="spellEnd"/>
      <w:r w:rsidR="00A0017C">
        <w:rPr>
          <w:rFonts w:ascii="Times New Roman" w:hAnsi="Times New Roman" w:cs="Times New Roman"/>
          <w:sz w:val="24"/>
          <w:szCs w:val="24"/>
        </w:rPr>
        <w:t>.</w:t>
      </w:r>
    </w:p>
    <w:p w14:paraId="74FFA955" w14:textId="7E65FDB8" w:rsidR="006327B8" w:rsidRDefault="006327B8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 xml:space="preserve">Report </w:t>
      </w:r>
      <w:r w:rsidR="00DE6870" w:rsidRPr="00DE6870">
        <w:rPr>
          <w:rFonts w:ascii="Times New Roman" w:hAnsi="Times New Roman" w:cs="Times New Roman"/>
          <w:i/>
          <w:iCs/>
          <w:sz w:val="24"/>
          <w:szCs w:val="24"/>
        </w:rPr>
        <w:t>Document</w:t>
      </w:r>
      <w:r w:rsidR="00DE687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m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0017C"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ugs/</w:t>
      </w:r>
      <w:r w:rsidR="00A0017C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ssu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0017C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r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0017C">
        <w:rPr>
          <w:rFonts w:ascii="Times New Roman" w:hAnsi="Times New Roman" w:cs="Times New Roman"/>
          <w:i/>
          <w:iCs/>
          <w:sz w:val="24"/>
          <w:szCs w:val="24"/>
        </w:rPr>
        <w:t xml:space="preserve">bugs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u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534CD">
        <w:rPr>
          <w:rFonts w:ascii="Times New Roman" w:hAnsi="Times New Roman" w:cs="Times New Roman"/>
          <w:i/>
          <w:iCs/>
          <w:sz w:val="24"/>
          <w:szCs w:val="24"/>
        </w:rPr>
        <w:t>bugs</w:t>
      </w:r>
      <w:r>
        <w:rPr>
          <w:rFonts w:ascii="Times New Roman" w:hAnsi="Times New Roman" w:cs="Times New Roman"/>
          <w:sz w:val="24"/>
          <w:szCs w:val="24"/>
        </w:rPr>
        <w:t xml:space="preserve"> agar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i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velop.</w:t>
      </w:r>
    </w:p>
    <w:p w14:paraId="4CFE2CC4" w14:textId="783BE044" w:rsidR="00053306" w:rsidRDefault="00E2238E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2238E">
        <w:rPr>
          <w:rFonts w:ascii="Times New Roman" w:hAnsi="Times New Roman" w:cs="Times New Roman"/>
          <w:i/>
          <w:iCs/>
          <w:sz w:val="24"/>
          <w:szCs w:val="24"/>
        </w:rPr>
        <w:t>User Acceptance Testing</w:t>
      </w:r>
      <w:r w:rsidR="000E54A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0E54AE" w:rsidRPr="00E2238E">
        <w:rPr>
          <w:rFonts w:ascii="Times New Roman" w:hAnsi="Times New Roman" w:cs="Times New Roman"/>
          <w:i/>
          <w:iCs/>
          <w:sz w:val="24"/>
          <w:szCs w:val="24"/>
        </w:rPr>
        <w:t>Docum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ggun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D81E4A9" w14:textId="11606B5B" w:rsidR="000061BD" w:rsidRDefault="000061BD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061BD">
        <w:rPr>
          <w:rFonts w:ascii="Times New Roman" w:hAnsi="Times New Roman" w:cs="Times New Roman"/>
          <w:i/>
          <w:iCs/>
          <w:sz w:val="24"/>
          <w:szCs w:val="24"/>
        </w:rPr>
        <w:t>User Manual</w:t>
      </w:r>
      <w:r w:rsidR="000E54A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0E54AE" w:rsidRPr="00E2238E">
        <w:rPr>
          <w:rFonts w:ascii="Times New Roman" w:hAnsi="Times New Roman" w:cs="Times New Roman"/>
          <w:i/>
          <w:iCs/>
          <w:sz w:val="24"/>
          <w:szCs w:val="24"/>
        </w:rPr>
        <w:t>Documen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a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E54AE">
        <w:rPr>
          <w:rFonts w:ascii="Times New Roman" w:hAnsi="Times New Roman" w:cs="Times New Roman"/>
          <w:i/>
          <w:iCs/>
          <w:sz w:val="24"/>
          <w:szCs w:val="24"/>
        </w:rPr>
        <w:t>us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7A99716" w14:textId="0E375A9C" w:rsidR="00101988" w:rsidRDefault="00101988">
      <w:pPr>
        <w:pStyle w:val="ListParagraph"/>
        <w:numPr>
          <w:ilvl w:val="0"/>
          <w:numId w:val="13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Update </w:t>
      </w:r>
      <w:proofErr w:type="spellStart"/>
      <w:r w:rsidRPr="000E54AE">
        <w:rPr>
          <w:rFonts w:ascii="Times New Roman" w:hAnsi="Times New Roman" w:cs="Times New Roman"/>
          <w:i/>
          <w:iCs/>
          <w:sz w:val="24"/>
          <w:szCs w:val="24"/>
        </w:rPr>
        <w:t>Wifus</w:t>
      </w:r>
      <w:proofErr w:type="spellEnd"/>
      <w:r w:rsidRPr="000E54A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gramStart"/>
      <w:r w:rsidRPr="000E54AE">
        <w:rPr>
          <w:rFonts w:ascii="Times New Roman" w:hAnsi="Times New Roman" w:cs="Times New Roman"/>
          <w:i/>
          <w:iCs/>
          <w:sz w:val="24"/>
          <w:szCs w:val="24"/>
        </w:rPr>
        <w:t>Documentation</w:t>
      </w:r>
      <w:r>
        <w:rPr>
          <w:rFonts w:ascii="Times New Roman" w:hAnsi="Times New Roman" w:cs="Times New Roman"/>
          <w:sz w:val="24"/>
          <w:szCs w:val="24"/>
        </w:rPr>
        <w:t xml:space="preserve">  di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E54AE">
        <w:rPr>
          <w:rFonts w:ascii="Times New Roman" w:hAnsi="Times New Roman" w:cs="Times New Roman"/>
          <w:i/>
          <w:iCs/>
          <w:sz w:val="24"/>
          <w:szCs w:val="24"/>
        </w:rPr>
        <w:t>flow</w:t>
      </w:r>
    </w:p>
    <w:p w14:paraId="7C9BC1CC" w14:textId="77777777" w:rsidR="00101988" w:rsidRPr="00101988" w:rsidRDefault="00101988" w:rsidP="00101988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9396F8B" w14:textId="7F4B7E40" w:rsidR="00101988" w:rsidRPr="00101988" w:rsidRDefault="00101988" w:rsidP="00101988">
      <w:pPr>
        <w:pStyle w:val="ListParagraph"/>
        <w:numPr>
          <w:ilvl w:val="2"/>
          <w:numId w:val="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(</w:t>
      </w:r>
      <w:proofErr w:type="spellStart"/>
      <w:r>
        <w:rPr>
          <w:rFonts w:ascii="Times New Roman" w:hAnsi="Times New Roman" w:cs="Times New Roman"/>
          <w:sz w:val="24"/>
          <w:szCs w:val="24"/>
        </w:rPr>
        <w:t>BlackBox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</w:p>
    <w:p w14:paraId="0F546375" w14:textId="2806F623" w:rsidR="00E12AD1" w:rsidRDefault="00101988" w:rsidP="00E12AD1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oftware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01988">
        <w:rPr>
          <w:rFonts w:ascii="Times New Roman" w:hAnsi="Times New Roman" w:cs="Times New Roman"/>
          <w:i/>
          <w:iCs/>
          <w:sz w:val="24"/>
          <w:szCs w:val="24"/>
        </w:rPr>
        <w:t>Blackbox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E12AD1" w:rsidRPr="00E12AD1">
        <w:rPr>
          <w:rFonts w:ascii="Times New Roman" w:hAnsi="Times New Roman" w:cs="Times New Roman"/>
          <w:i/>
          <w:iCs/>
          <w:sz w:val="24"/>
          <w:szCs w:val="24"/>
        </w:rPr>
        <w:t>Blackbox Testing</w:t>
      </w:r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t</w:t>
      </w:r>
      <w:r w:rsidR="00E12AD1" w:rsidRPr="00E12AD1">
        <w:rPr>
          <w:rFonts w:ascii="Times New Roman" w:hAnsi="Times New Roman" w:cs="Times New Roman"/>
          <w:sz w:val="24"/>
          <w:szCs w:val="24"/>
        </w:rPr>
        <w:t>eknik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fungsional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>.</w:t>
      </w:r>
      <w:r w:rsidR="00E12AD1" w:rsidRPr="00E12AD1">
        <w:t xml:space="preserve"> </w:t>
      </w:r>
      <w:r w:rsidR="00E12AD1" w:rsidRPr="000E54AE">
        <w:rPr>
          <w:rFonts w:ascii="Times New Roman" w:hAnsi="Times New Roman" w:cs="Times New Roman"/>
          <w:i/>
          <w:iCs/>
          <w:sz w:val="24"/>
          <w:szCs w:val="24"/>
        </w:rPr>
        <w:t>Blackbox Testing</w:t>
      </w:r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mengabaikan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struktur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kontrol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perhatiannya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lastRenderedPageBreak/>
        <w:t>difokuskan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E12AD1" w:rsidRPr="00E12AD1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E12AD1" w:rsidRPr="00E12AD1">
        <w:rPr>
          <w:rFonts w:ascii="Times New Roman" w:hAnsi="Times New Roman" w:cs="Times New Roman"/>
          <w:sz w:val="24"/>
          <w:szCs w:val="24"/>
        </w:rPr>
        <w:t xml:space="preserve"> domain</w:t>
      </w:r>
      <w:r w:rsidR="00E12AD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proses input output.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kemampuan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programming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diuj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fungsionalitas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2AD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E12AD1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04CC0BB" w14:textId="459AE47D" w:rsidR="000061BD" w:rsidRDefault="00E12AD1" w:rsidP="00495D77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ri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</w:t>
      </w:r>
      <w:r>
        <w:rPr>
          <w:rFonts w:ascii="Times New Roman" w:hAnsi="Times New Roman" w:cs="Times New Roman"/>
          <w:sz w:val="24"/>
          <w:szCs w:val="24"/>
        </w:rPr>
        <w:t>i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dul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tbl>
      <w:tblPr>
        <w:tblW w:w="6820" w:type="dxa"/>
        <w:jc w:val="center"/>
        <w:tblLook w:val="04A0" w:firstRow="1" w:lastRow="0" w:firstColumn="1" w:lastColumn="0" w:noHBand="0" w:noVBand="1"/>
      </w:tblPr>
      <w:tblGrid>
        <w:gridCol w:w="640"/>
        <w:gridCol w:w="1695"/>
        <w:gridCol w:w="2465"/>
        <w:gridCol w:w="2020"/>
      </w:tblGrid>
      <w:tr w:rsidR="000061BD" w:rsidRPr="000061BD" w14:paraId="0ADF9787" w14:textId="77777777" w:rsidTr="000061BD">
        <w:trPr>
          <w:trHeight w:val="315"/>
          <w:jc w:val="center"/>
        </w:trPr>
        <w:tc>
          <w:tcPr>
            <w:tcW w:w="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7C7FDD8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o</w:t>
            </w:r>
          </w:p>
        </w:tc>
        <w:tc>
          <w:tcPr>
            <w:tcW w:w="16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E623815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 Modul</w:t>
            </w:r>
          </w:p>
        </w:tc>
        <w:tc>
          <w:tcPr>
            <w:tcW w:w="24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90E7E0F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Nama Menu</w:t>
            </w:r>
          </w:p>
        </w:tc>
        <w:tc>
          <w:tcPr>
            <w:tcW w:w="2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C06C5D0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Jenis</w:t>
            </w:r>
            <w:proofErr w:type="spellEnd"/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061BD">
              <w:rPr>
                <w:rFonts w:ascii="Times New Roman" w:eastAsia="Times New Roman" w:hAnsi="Times New Roman" w:cs="Times New Roman"/>
                <w:b/>
                <w:bCs/>
                <w:color w:val="000000"/>
                <w:sz w:val="24"/>
                <w:szCs w:val="24"/>
              </w:rPr>
              <w:t>Pengujian</w:t>
            </w:r>
            <w:proofErr w:type="spellEnd"/>
          </w:p>
        </w:tc>
      </w:tr>
      <w:tr w:rsidR="000061BD" w:rsidRPr="000061BD" w14:paraId="3FCDC1F5" w14:textId="77777777" w:rsidTr="000061BD">
        <w:trPr>
          <w:trHeight w:val="3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EC4DD26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</w:t>
            </w:r>
          </w:p>
        </w:tc>
        <w:tc>
          <w:tcPr>
            <w:tcW w:w="169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164E31B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onfigurasi</w:t>
            </w:r>
            <w:proofErr w:type="spellEnd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66956A7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asien</w:t>
            </w:r>
            <w:proofErr w:type="spellEnd"/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22E2854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3CCA256D" w14:textId="77777777" w:rsidTr="000061BD">
        <w:trPr>
          <w:trHeight w:val="3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396AA9F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2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61C85B4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F423278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External Data </w:t>
            </w:r>
            <w:proofErr w:type="spellStart"/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Inport</w:t>
            </w:r>
            <w:proofErr w:type="spellEnd"/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996E489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19ADB2A3" w14:textId="77777777" w:rsidTr="000061BD">
        <w:trPr>
          <w:trHeight w:val="330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20A8F47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3</w:t>
            </w:r>
          </w:p>
        </w:tc>
        <w:tc>
          <w:tcPr>
            <w:tcW w:w="169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5A2777F9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aster Data</w:t>
            </w: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7327BDA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Gudang 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6C61F5B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01C34280" w14:textId="77777777" w:rsidTr="000061BD">
        <w:trPr>
          <w:trHeight w:val="34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7AAE31E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4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31D7CFD0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F4C3734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Organisasi</w:t>
            </w:r>
            <w:proofErr w:type="spellEnd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9EE9B28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5091A464" w14:textId="77777777" w:rsidTr="000061BD">
        <w:trPr>
          <w:trHeight w:val="630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ADACA5E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5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769255E2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F5B8DC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itra Perusahaan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BC1B034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677F6D5A" w14:textId="77777777" w:rsidTr="000061BD">
        <w:trPr>
          <w:trHeight w:val="3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7E5C6093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6</w:t>
            </w:r>
          </w:p>
        </w:tc>
        <w:tc>
          <w:tcPr>
            <w:tcW w:w="169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8F1D5D9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oliklinik</w:t>
            </w:r>
            <w:proofErr w:type="spellEnd"/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A5B5C8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jian Awal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03B8C3A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2B99D0AB" w14:textId="77777777" w:rsidTr="000061BD">
        <w:trPr>
          <w:trHeight w:val="6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E92FF32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7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0854F16A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DBE3797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Umum</w:t>
            </w:r>
            <w:proofErr w:type="spellEnd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(SOAP)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5676BA7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132B91EF" w14:textId="77777777" w:rsidTr="000061BD">
        <w:trPr>
          <w:trHeight w:val="3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46E6F248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8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24E99CE8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1354793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Rekam</w:t>
            </w:r>
            <w:proofErr w:type="spellEnd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Medis</w:t>
            </w:r>
            <w:proofErr w:type="spellEnd"/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4079D54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6399DB90" w14:textId="77777777" w:rsidTr="000061BD">
        <w:trPr>
          <w:trHeight w:val="6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98A3F51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9</w:t>
            </w:r>
          </w:p>
        </w:tc>
        <w:tc>
          <w:tcPr>
            <w:tcW w:w="1695" w:type="dxa"/>
            <w:vMerge w:val="restart"/>
            <w:tcBorders>
              <w:top w:val="nil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ABB077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Antrian</w:t>
            </w:r>
            <w:proofErr w:type="spellEnd"/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309D74E3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Kajian Awal</w:t>
            </w:r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2399F006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527B7C2D" w14:textId="77777777" w:rsidTr="00802092">
        <w:trPr>
          <w:trHeight w:val="615"/>
          <w:jc w:val="center"/>
        </w:trPr>
        <w:tc>
          <w:tcPr>
            <w:tcW w:w="640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208904CC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0</w:t>
            </w:r>
          </w:p>
        </w:tc>
        <w:tc>
          <w:tcPr>
            <w:tcW w:w="1695" w:type="dxa"/>
            <w:vMerge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vAlign w:val="center"/>
            <w:hideMark/>
          </w:tcPr>
          <w:p w14:paraId="4389C5A6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</w:p>
        </w:tc>
        <w:tc>
          <w:tcPr>
            <w:tcW w:w="2465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17704C58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proofErr w:type="spellStart"/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Pemeriksaan</w:t>
            </w:r>
            <w:proofErr w:type="spellEnd"/>
          </w:p>
        </w:tc>
        <w:tc>
          <w:tcPr>
            <w:tcW w:w="2020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2D9A0B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  <w:tr w:rsidR="000061BD" w:rsidRPr="000061BD" w14:paraId="1DD19137" w14:textId="77777777" w:rsidTr="00802092">
        <w:trPr>
          <w:trHeight w:val="315"/>
          <w:jc w:val="center"/>
        </w:trPr>
        <w:tc>
          <w:tcPr>
            <w:tcW w:w="6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6579E91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11</w:t>
            </w:r>
          </w:p>
        </w:tc>
        <w:tc>
          <w:tcPr>
            <w:tcW w:w="169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4A6B00CF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Appointment</w:t>
            </w:r>
          </w:p>
        </w:tc>
        <w:tc>
          <w:tcPr>
            <w:tcW w:w="2465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060AE0C4" w14:textId="77777777" w:rsidR="000061BD" w:rsidRPr="000061BD" w:rsidRDefault="000061BD" w:rsidP="000061BD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color w:val="000000"/>
                <w:sz w:val="24"/>
                <w:szCs w:val="24"/>
              </w:rPr>
              <w:t>Telemedicine</w:t>
            </w:r>
          </w:p>
        </w:tc>
        <w:tc>
          <w:tcPr>
            <w:tcW w:w="2020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6A5D7154" w14:textId="77777777" w:rsidR="000061BD" w:rsidRPr="000061BD" w:rsidRDefault="000061BD" w:rsidP="000061BD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0061BD">
              <w:rPr>
                <w:rFonts w:ascii="Times New Roman" w:eastAsia="Times New Roman" w:hAnsi="Times New Roman" w:cs="Times New Roman"/>
                <w:i/>
                <w:iCs/>
                <w:color w:val="000000"/>
                <w:sz w:val="24"/>
                <w:szCs w:val="24"/>
              </w:rPr>
              <w:t>Manual Testing</w:t>
            </w:r>
          </w:p>
        </w:tc>
      </w:tr>
    </w:tbl>
    <w:p w14:paraId="64FEBAA1" w14:textId="77777777" w:rsidR="00802092" w:rsidRDefault="00802092" w:rsidP="004F1E3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6EB69F8" w14:textId="515C8247" w:rsidR="004F1E3D" w:rsidRDefault="004F1E3D" w:rsidP="004F1E3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2D887FF" w14:textId="77777777" w:rsidR="00802092" w:rsidRDefault="00802092" w:rsidP="004F1E3D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FB0A65F" w14:textId="74B8E06F" w:rsidR="004F1E3D" w:rsidRDefault="004F1E3D" w:rsidP="004F1E3D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r w:rsidRPr="00E12AD1">
        <w:rPr>
          <w:rFonts w:ascii="Times New Roman" w:hAnsi="Times New Roman" w:cs="Times New Roman"/>
          <w:b/>
          <w:bCs/>
          <w:sz w:val="24"/>
          <w:szCs w:val="24"/>
        </w:rPr>
        <w:t>(Masukkan Gambar</w:t>
      </w:r>
      <w:r>
        <w:rPr>
          <w:rFonts w:ascii="Times New Roman" w:hAnsi="Times New Roman" w:cs="Times New Roman"/>
          <w:sz w:val="24"/>
          <w:szCs w:val="24"/>
        </w:rPr>
        <w:t>)</w:t>
      </w:r>
    </w:p>
    <w:p w14:paraId="418ECAF3" w14:textId="55753AC7" w:rsidR="004F1E3D" w:rsidRPr="00E33F4E" w:rsidRDefault="004F1E3D" w:rsidP="004F1E3D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F1E3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diarah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akses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mobile.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instal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r w:rsidRPr="004F1E3D">
        <w:rPr>
          <w:rFonts w:ascii="Times New Roman" w:hAnsi="Times New Roman" w:cs="Times New Roman"/>
          <w:i/>
          <w:iCs/>
          <w:sz w:val="24"/>
          <w:szCs w:val="24"/>
        </w:rPr>
        <w:t>App Tester</w:t>
      </w:r>
      <w:r w:rsidRPr="004F1E3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proofErr w:type="gramStart"/>
      <w:r w:rsidRPr="004F1E3D">
        <w:rPr>
          <w:rFonts w:ascii="Times New Roman" w:hAnsi="Times New Roman" w:cs="Times New Roman"/>
          <w:sz w:val="24"/>
          <w:szCs w:val="24"/>
        </w:rPr>
        <w:t>playstore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.</w:t>
      </w:r>
      <w:proofErr w:type="gramEnd"/>
      <w:r w:rsidRPr="004F1E3D">
        <w:rPr>
          <w:rFonts w:ascii="Times New Roman" w:hAnsi="Times New Roman" w:cs="Times New Roman"/>
          <w:sz w:val="24"/>
          <w:szCs w:val="24"/>
        </w:rPr>
        <w:t xml:space="preserve"> App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testing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mobile,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instal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r w:rsidRPr="004F1E3D">
        <w:rPr>
          <w:rFonts w:ascii="Times New Roman" w:hAnsi="Times New Roman" w:cs="Times New Roman"/>
          <w:i/>
          <w:iCs/>
          <w:sz w:val="24"/>
          <w:szCs w:val="24"/>
        </w:rPr>
        <w:t>App Tester</w:t>
      </w:r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penginstal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Wifus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Debug,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bertuju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menjalankan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wifus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F1E3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4F1E3D">
        <w:rPr>
          <w:rFonts w:ascii="Times New Roman" w:hAnsi="Times New Roman" w:cs="Times New Roman"/>
          <w:sz w:val="24"/>
          <w:szCs w:val="24"/>
        </w:rPr>
        <w:t xml:space="preserve"> mobile. </w:t>
      </w:r>
    </w:p>
    <w:p w14:paraId="1E0CAA04" w14:textId="77777777" w:rsidR="004F1E3D" w:rsidRDefault="004F1E3D" w:rsidP="004F1E3D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pp Tester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bug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jal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6E317D8" w14:textId="77777777" w:rsidR="004F1E3D" w:rsidRDefault="004F1E3D" w:rsidP="004F1E3D">
      <w:pPr>
        <w:spacing w:after="0" w:line="360" w:lineRule="auto"/>
        <w:jc w:val="both"/>
        <w:rPr>
          <w:noProof/>
        </w:rPr>
      </w:pPr>
      <w:r>
        <w:rPr>
          <w:noProof/>
        </w:rPr>
        <w:lastRenderedPageBreak/>
        <w:drawing>
          <wp:inline distT="0" distB="0" distL="0" distR="0" wp14:anchorId="3116A2BF" wp14:editId="4C6E34BB">
            <wp:extent cx="1233292" cy="2672862"/>
            <wp:effectExtent l="0" t="0" r="508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40797" cy="26891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                  </w:t>
      </w:r>
      <w:r>
        <w:rPr>
          <w:noProof/>
        </w:rPr>
        <w:drawing>
          <wp:inline distT="0" distB="0" distL="0" distR="0" wp14:anchorId="3AE9BE61" wp14:editId="34395DEA">
            <wp:extent cx="1270383" cy="2753248"/>
            <wp:effectExtent l="0" t="0" r="635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81899" cy="277820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>
        <w:rPr>
          <w:noProof/>
        </w:rPr>
        <w:t xml:space="preserve">                   </w:t>
      </w:r>
      <w:r>
        <w:rPr>
          <w:noProof/>
        </w:rPr>
        <w:drawing>
          <wp:inline distT="0" distB="0" distL="0" distR="0" wp14:anchorId="17D4A936" wp14:editId="546C2FDE">
            <wp:extent cx="1237928" cy="2682910"/>
            <wp:effectExtent l="0" t="0" r="635" b="317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49627" cy="2708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27D7218" w14:textId="77777777" w:rsidR="004F1E3D" w:rsidRPr="004F1E3D" w:rsidRDefault="004F1E3D" w:rsidP="004F1E3D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</w:p>
    <w:p w14:paraId="49A9D16D" w14:textId="51C173AF" w:rsidR="00D837D0" w:rsidRPr="00495D77" w:rsidRDefault="00495D77">
      <w:pPr>
        <w:pStyle w:val="ListParagraph"/>
        <w:numPr>
          <w:ilvl w:val="2"/>
          <w:numId w:val="5"/>
        </w:numPr>
        <w:spacing w:after="0" w:line="360" w:lineRule="auto"/>
        <w:ind w:left="810" w:hanging="90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495D77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Pr="00495D77">
        <w:rPr>
          <w:rFonts w:ascii="Times New Roman" w:hAnsi="Times New Roman" w:cs="Times New Roman"/>
          <w:sz w:val="24"/>
          <w:szCs w:val="24"/>
        </w:rPr>
        <w:t xml:space="preserve"> </w:t>
      </w:r>
      <w:r w:rsidRPr="00495D77">
        <w:rPr>
          <w:rFonts w:ascii="Times New Roman" w:hAnsi="Times New Roman" w:cs="Times New Roman"/>
          <w:i/>
          <w:iCs/>
          <w:sz w:val="24"/>
          <w:szCs w:val="24"/>
        </w:rPr>
        <w:t>Testcase Document</w:t>
      </w:r>
    </w:p>
    <w:p w14:paraId="03A7FCD9" w14:textId="428BD9AE" w:rsidR="00D837D0" w:rsidRDefault="00D837D0" w:rsidP="006A0B79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95D77">
        <w:rPr>
          <w:rFonts w:ascii="Times New Roman" w:hAnsi="Times New Roman" w:cs="Times New Roman"/>
          <w:sz w:val="24"/>
          <w:szCs w:val="24"/>
        </w:rPr>
        <w:t xml:space="preserve">manual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ibantu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Test</w:t>
      </w:r>
      <w:r w:rsidR="00495D77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DE6870">
        <w:rPr>
          <w:rFonts w:ascii="Times New Roman" w:hAnsi="Times New Roman" w:cs="Times New Roman"/>
          <w:i/>
          <w:iCs/>
          <w:sz w:val="24"/>
          <w:szCs w:val="24"/>
        </w:rPr>
        <w:t>ase Document</w:t>
      </w:r>
      <w:r>
        <w:rPr>
          <w:rFonts w:ascii="Times New Roman" w:hAnsi="Times New Roman" w:cs="Times New Roman"/>
          <w:sz w:val="24"/>
          <w:szCs w:val="24"/>
        </w:rPr>
        <w:t xml:space="preserve">)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c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su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33F4E">
        <w:rPr>
          <w:rFonts w:ascii="Times New Roman" w:hAnsi="Times New Roman" w:cs="Times New Roman"/>
          <w:i/>
          <w:iCs/>
          <w:sz w:val="24"/>
          <w:szCs w:val="24"/>
        </w:rPr>
        <w:t>Entitas</w:t>
      </w:r>
      <w:proofErr w:type="spellEnd"/>
      <w:r w:rsidRPr="00E33F4E">
        <w:rPr>
          <w:rFonts w:ascii="Times New Roman" w:hAnsi="Times New Roman" w:cs="Times New Roman"/>
          <w:i/>
          <w:iCs/>
          <w:sz w:val="24"/>
          <w:szCs w:val="24"/>
        </w:rPr>
        <w:t xml:space="preserve"> Scenario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kenari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>Test Cas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>Excepted Result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>Actual Result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 xml:space="preserve">Attachment, Chrome Status, Retest Status, </w:t>
      </w:r>
      <w:r w:rsidRPr="00D837D0">
        <w:rPr>
          <w:rFonts w:ascii="Times New Roman" w:hAnsi="Times New Roman" w:cs="Times New Roman"/>
          <w:sz w:val="24"/>
          <w:szCs w:val="24"/>
        </w:rPr>
        <w:t>dan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 xml:space="preserve"> Severity.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r w:rsidRPr="00D837D0">
        <w:rPr>
          <w:rFonts w:ascii="Times New Roman" w:hAnsi="Times New Roman" w:cs="Times New Roman"/>
          <w:i/>
          <w:iCs/>
          <w:sz w:val="24"/>
          <w:szCs w:val="24"/>
        </w:rPr>
        <w:t>Google Shee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siapa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7273895" w14:textId="06CF43B1" w:rsidR="00CD1DA5" w:rsidRDefault="00CD1DA5" w:rsidP="006A0B79">
      <w:pPr>
        <w:spacing w:after="0"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</w:t>
      </w:r>
      <w:r w:rsidR="00495D7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icantumk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r w:rsidR="00495D77" w:rsidRPr="00495D77">
        <w:rPr>
          <w:rFonts w:ascii="Times New Roman" w:hAnsi="Times New Roman" w:cs="Times New Roman"/>
          <w:i/>
          <w:iCs/>
          <w:sz w:val="24"/>
          <w:szCs w:val="24"/>
        </w:rPr>
        <w:t xml:space="preserve">document </w:t>
      </w:r>
      <w:proofErr w:type="gramStart"/>
      <w:r w:rsidR="00495D77" w:rsidRPr="00495D77">
        <w:rPr>
          <w:rFonts w:ascii="Times New Roman" w:hAnsi="Times New Roman" w:cs="Times New Roman"/>
          <w:i/>
          <w:iCs/>
          <w:sz w:val="24"/>
          <w:szCs w:val="24"/>
        </w:rPr>
        <w:t>testcase</w:t>
      </w:r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:</w:t>
      </w:r>
      <w:proofErr w:type="gramEnd"/>
    </w:p>
    <w:p w14:paraId="1706366F" w14:textId="6A80CCC2" w:rsidR="006A0B79" w:rsidRDefault="00CD1DA5" w:rsidP="004047AC">
      <w:pPr>
        <w:spacing w:after="0"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6CF7E0C9" wp14:editId="0919BB84">
            <wp:extent cx="4979288" cy="2558265"/>
            <wp:effectExtent l="0" t="0" r="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t="4713" b="5366"/>
                    <a:stretch/>
                  </pic:blipFill>
                  <pic:spPr bwMode="auto">
                    <a:xfrm>
                      <a:off x="0" y="0"/>
                      <a:ext cx="5079994" cy="261000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6A3C238D" w14:textId="2203EAFE" w:rsidR="00245115" w:rsidRPr="00245115" w:rsidRDefault="00245115" w:rsidP="00245115">
      <w:pPr>
        <w:pStyle w:val="Caption"/>
        <w:jc w:val="center"/>
        <w:rPr>
          <w:rFonts w:ascii="Times New Roman" w:hAnsi="Times New Roman" w:cs="Times New Roman"/>
          <w:b w:val="0"/>
          <w:bCs w:val="0"/>
          <w:color w:val="auto"/>
          <w:sz w:val="28"/>
          <w:szCs w:val="28"/>
        </w:rPr>
      </w:pPr>
      <w:bookmarkStart w:id="569" w:name="_Toc122000942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Gambar 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begin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instrText xml:space="preserve"> SEQ Gambar \* ARABIC </w:instrTex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separate"/>
      </w:r>
      <w:r w:rsidR="00FC7609">
        <w:rPr>
          <w:rFonts w:ascii="Times New Roman" w:hAnsi="Times New Roman" w:cs="Times New Roman"/>
          <w:b w:val="0"/>
          <w:bCs w:val="0"/>
          <w:noProof/>
          <w:color w:val="auto"/>
          <w:sz w:val="20"/>
          <w:szCs w:val="20"/>
        </w:rPr>
        <w:t>3</w:t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fldChar w:fldCharType="end"/>
      </w:r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Contoh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</w:t>
      </w:r>
      <w:proofErr w:type="spellStart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>Dokumen</w:t>
      </w:r>
      <w:proofErr w:type="spellEnd"/>
      <w:r w:rsidRPr="00245115">
        <w:rPr>
          <w:rFonts w:ascii="Times New Roman" w:hAnsi="Times New Roman" w:cs="Times New Roman"/>
          <w:b w:val="0"/>
          <w:bCs w:val="0"/>
          <w:color w:val="auto"/>
          <w:sz w:val="20"/>
          <w:szCs w:val="20"/>
        </w:rPr>
        <w:t xml:space="preserve"> Test Case</w:t>
      </w:r>
      <w:bookmarkEnd w:id="569"/>
    </w:p>
    <w:p w14:paraId="24387DCC" w14:textId="7CC54F96" w:rsidR="00495D77" w:rsidRPr="00495D77" w:rsidRDefault="00495D77" w:rsidP="00495D77">
      <w:pPr>
        <w:pStyle w:val="ListParagraph"/>
        <w:numPr>
          <w:ilvl w:val="2"/>
          <w:numId w:val="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eport Bugs Document</w:t>
      </w:r>
    </w:p>
    <w:p w14:paraId="6221F9FF" w14:textId="5FB7818D" w:rsidR="006A0B79" w:rsidRDefault="00D837D0" w:rsidP="006A0B7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95D77" w:rsidRPr="00495D77">
        <w:rPr>
          <w:rFonts w:ascii="Times New Roman" w:hAnsi="Times New Roman" w:cs="Times New Roman"/>
          <w:i/>
          <w:iCs/>
          <w:sz w:val="24"/>
          <w:szCs w:val="24"/>
        </w:rPr>
        <w:t>testcase document</w:t>
      </w:r>
      <w:r w:rsidR="00495D77">
        <w:rPr>
          <w:rFonts w:ascii="Times New Roman" w:hAnsi="Times New Roman" w:cs="Times New Roman"/>
          <w:i/>
          <w:iCs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D1DA5">
        <w:rPr>
          <w:rFonts w:ascii="Times New Roman" w:hAnsi="Times New Roman" w:cs="Times New Roman"/>
          <w:i/>
          <w:iCs/>
          <w:sz w:val="24"/>
          <w:szCs w:val="24"/>
        </w:rPr>
        <w:t>report</w:t>
      </w:r>
      <w:r w:rsidR="00495D77">
        <w:rPr>
          <w:rFonts w:ascii="Times New Roman" w:hAnsi="Times New Roman" w:cs="Times New Roman"/>
          <w:i/>
          <w:iCs/>
          <w:sz w:val="24"/>
          <w:szCs w:val="24"/>
        </w:rPr>
        <w:t xml:space="preserve"> document.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menemuk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r w:rsidR="00495D77" w:rsidRPr="00495D77">
        <w:rPr>
          <w:rFonts w:ascii="Times New Roman" w:hAnsi="Times New Roman" w:cs="Times New Roman"/>
          <w:i/>
          <w:iCs/>
          <w:sz w:val="24"/>
          <w:szCs w:val="24"/>
        </w:rPr>
        <w:t>bugs/issue</w:t>
      </w:r>
      <w:r w:rsidR="00495D7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95D77"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 w:rsidR="00495D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r w:rsidR="00CD1DA5" w:rsidRPr="00CD1DA5">
        <w:rPr>
          <w:rFonts w:ascii="Times New Roman" w:hAnsi="Times New Roman" w:cs="Times New Roman"/>
          <w:i/>
          <w:iCs/>
          <w:sz w:val="24"/>
          <w:szCs w:val="24"/>
        </w:rPr>
        <w:t>bugs/issue</w:t>
      </w:r>
      <w:r w:rsidR="00CD1DA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F1E3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report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memasukk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bukti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 w:rsidRPr="00CD1DA5">
        <w:rPr>
          <w:rFonts w:ascii="Times New Roman" w:hAnsi="Times New Roman" w:cs="Times New Roman"/>
          <w:i/>
          <w:iCs/>
          <w:sz w:val="24"/>
          <w:szCs w:val="24"/>
        </w:rPr>
        <w:t>screenshoot</w:t>
      </w:r>
      <w:proofErr w:type="spellEnd"/>
      <w:r w:rsidR="00CD1DA5" w:rsidRPr="00CD1DA5">
        <w:rPr>
          <w:rFonts w:ascii="Times New Roman" w:hAnsi="Times New Roman" w:cs="Times New Roman"/>
          <w:i/>
          <w:iCs/>
          <w:sz w:val="24"/>
          <w:szCs w:val="24"/>
        </w:rPr>
        <w:t xml:space="preserve"> bugs, testcase failed</w:t>
      </w:r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1E3D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1E3D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1E3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r w:rsidR="004F1E3D" w:rsidRPr="004F1E3D">
        <w:rPr>
          <w:rFonts w:ascii="Times New Roman" w:hAnsi="Times New Roman" w:cs="Times New Roman"/>
          <w:i/>
          <w:iCs/>
          <w:sz w:val="24"/>
          <w:szCs w:val="24"/>
        </w:rPr>
        <w:t>bugs</w:t>
      </w:r>
      <w:r w:rsidR="004F1E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1E3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iserahk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QA yang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bertugas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D1DA5">
        <w:rPr>
          <w:rFonts w:ascii="Times New Roman" w:hAnsi="Times New Roman" w:cs="Times New Roman"/>
          <w:sz w:val="24"/>
          <w:szCs w:val="24"/>
        </w:rPr>
        <w:t>validasi</w:t>
      </w:r>
      <w:proofErr w:type="spellEnd"/>
      <w:r w:rsidR="00CD1DA5">
        <w:rPr>
          <w:rFonts w:ascii="Times New Roman" w:hAnsi="Times New Roman" w:cs="Times New Roman"/>
          <w:sz w:val="24"/>
          <w:szCs w:val="24"/>
        </w:rPr>
        <w:t>.</w:t>
      </w:r>
      <w:r w:rsidR="006A0B79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380E6F21" w14:textId="32C02BDB" w:rsidR="006A0B79" w:rsidRDefault="006A0B79" w:rsidP="006A0B7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epos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</w:p>
    <w:p w14:paraId="19807D33" w14:textId="0EADFEF7" w:rsidR="00731D61" w:rsidRDefault="006A0B79" w:rsidP="006A0B79">
      <w:pPr>
        <w:spacing w:after="0" w:line="360" w:lineRule="auto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noProof/>
        </w:rPr>
        <w:drawing>
          <wp:inline distT="0" distB="0" distL="0" distR="0" wp14:anchorId="46AF6E16" wp14:editId="3747F2E0">
            <wp:extent cx="5043805" cy="2732925"/>
            <wp:effectExtent l="0" t="0" r="4445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5084856" cy="2755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962B8D" w14:textId="6511AB12" w:rsidR="004F1E3D" w:rsidRDefault="004F1E3D" w:rsidP="004F1E3D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71DCAC20" w14:textId="534A5190" w:rsidR="004F1E3D" w:rsidRDefault="004F1E3D" w:rsidP="004F1E3D">
      <w:pPr>
        <w:pStyle w:val="ListParagraph"/>
        <w:numPr>
          <w:ilvl w:val="1"/>
          <w:numId w:val="5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527D096" w14:textId="2E527FAD" w:rsidR="004F1E3D" w:rsidRPr="004F1E3D" w:rsidRDefault="004F1E3D" w:rsidP="004F1E3D">
      <w:pPr>
        <w:spacing w:after="0" w:line="360" w:lineRule="auto"/>
        <w:ind w:firstLine="432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la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djustment dan update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engk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F1E3D">
        <w:rPr>
          <w:rFonts w:ascii="Times New Roman" w:hAnsi="Times New Roman" w:cs="Times New Roman"/>
          <w:i/>
          <w:iCs/>
          <w:sz w:val="24"/>
          <w:szCs w:val="24"/>
        </w:rPr>
        <w:t>quality assurance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AT, </w:t>
      </w:r>
      <w:r w:rsidRPr="000E54AE">
        <w:rPr>
          <w:rFonts w:ascii="Times New Roman" w:hAnsi="Times New Roman" w:cs="Times New Roman"/>
          <w:i/>
          <w:iCs/>
          <w:sz w:val="24"/>
          <w:szCs w:val="24"/>
        </w:rPr>
        <w:t>User Manual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0E54AE">
        <w:rPr>
          <w:rFonts w:ascii="Times New Roman" w:hAnsi="Times New Roman" w:cs="Times New Roman"/>
          <w:i/>
          <w:iCs/>
          <w:sz w:val="24"/>
          <w:szCs w:val="24"/>
        </w:rPr>
        <w:t>Wifus</w:t>
      </w:r>
      <w:proofErr w:type="spellEnd"/>
      <w:r w:rsidRPr="000E54AE">
        <w:rPr>
          <w:rFonts w:ascii="Times New Roman" w:hAnsi="Times New Roman" w:cs="Times New Roman"/>
          <w:i/>
          <w:iCs/>
          <w:sz w:val="24"/>
          <w:szCs w:val="24"/>
        </w:rPr>
        <w:t xml:space="preserve"> Documentation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180534F" w14:textId="2417A394" w:rsidR="00852DBD" w:rsidRDefault="004F1E3D" w:rsidP="00852DBD">
      <w:pPr>
        <w:pStyle w:val="ListParagraph"/>
        <w:numPr>
          <w:ilvl w:val="2"/>
          <w:numId w:val="5"/>
        </w:num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4F1E3D">
        <w:rPr>
          <w:rFonts w:ascii="Times New Roman" w:hAnsi="Times New Roman" w:cs="Times New Roman"/>
          <w:i/>
          <w:iCs/>
          <w:sz w:val="24"/>
          <w:szCs w:val="24"/>
        </w:rPr>
        <w:t>Adjust</w:t>
      </w:r>
      <w:r>
        <w:rPr>
          <w:rFonts w:ascii="Times New Roman" w:hAnsi="Times New Roman" w:cs="Times New Roman"/>
          <w:i/>
          <w:iCs/>
          <w:sz w:val="24"/>
          <w:szCs w:val="24"/>
        </w:rPr>
        <w:t>ed</w:t>
      </w:r>
      <w:r w:rsidRPr="004F1E3D">
        <w:rPr>
          <w:rFonts w:ascii="Times New Roman" w:hAnsi="Times New Roman" w:cs="Times New Roman"/>
          <w:i/>
          <w:iCs/>
          <w:sz w:val="24"/>
          <w:szCs w:val="24"/>
        </w:rPr>
        <w:t>/Update User Acceptance Testing</w:t>
      </w:r>
    </w:p>
    <w:p w14:paraId="5CECE02C" w14:textId="340D51F9" w:rsidR="007A6DD9" w:rsidRDefault="004F1E3D" w:rsidP="007A6DD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52DBD">
        <w:rPr>
          <w:rFonts w:ascii="Times New Roman" w:hAnsi="Times New Roman" w:cs="Times New Roman"/>
          <w:sz w:val="24"/>
          <w:szCs w:val="24"/>
        </w:rPr>
        <w:t>UAT (</w:t>
      </w:r>
      <w:r w:rsidR="00852DBD" w:rsidRPr="000E54AE">
        <w:rPr>
          <w:rFonts w:ascii="Times New Roman" w:hAnsi="Times New Roman" w:cs="Times New Roman"/>
          <w:i/>
          <w:iCs/>
          <w:sz w:val="24"/>
          <w:szCs w:val="24"/>
        </w:rPr>
        <w:t>User Acce</w:t>
      </w:r>
      <w:r w:rsidR="007A6DD9" w:rsidRPr="000E54AE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852DBD" w:rsidRPr="000E54AE">
        <w:rPr>
          <w:rFonts w:ascii="Times New Roman" w:hAnsi="Times New Roman" w:cs="Times New Roman"/>
          <w:i/>
          <w:iCs/>
          <w:sz w:val="24"/>
          <w:szCs w:val="24"/>
        </w:rPr>
        <w:t>tance Testing</w:t>
      </w:r>
      <w:r w:rsidR="00852DBD">
        <w:rPr>
          <w:rFonts w:ascii="Times New Roman" w:hAnsi="Times New Roman" w:cs="Times New Roman"/>
          <w:sz w:val="24"/>
          <w:szCs w:val="24"/>
        </w:rPr>
        <w:t>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ukti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ahwasany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roduk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iterim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dan adjusted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UAT yang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oleh QA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SpreadSheet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online oleh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berkepentinga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DB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52DBD">
        <w:rPr>
          <w:rFonts w:ascii="Times New Roman" w:hAnsi="Times New Roman" w:cs="Times New Roman"/>
          <w:sz w:val="24"/>
          <w:szCs w:val="24"/>
        </w:rPr>
        <w:t>.</w:t>
      </w:r>
    </w:p>
    <w:p w14:paraId="3974A8D8" w14:textId="77777777" w:rsidR="007A6DD9" w:rsidRDefault="007A6DD9" w:rsidP="007A6DD9">
      <w:pPr>
        <w:spacing w:after="0" w:line="360" w:lineRule="auto"/>
        <w:ind w:firstLine="50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dapun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field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A6DD9">
        <w:rPr>
          <w:rFonts w:ascii="Times New Roman" w:hAnsi="Times New Roman" w:cs="Times New Roman"/>
          <w:i/>
          <w:iCs/>
          <w:sz w:val="24"/>
          <w:szCs w:val="24"/>
        </w:rPr>
        <w:t xml:space="preserve">Modul, Menu, Sub-Menu, Scenario, Feature Steps, Data Example, Expected Result, Priority, Status Test, Confirmed by Client, Note, </w:t>
      </w:r>
      <w:r w:rsidRPr="007A6DD9">
        <w:rPr>
          <w:rFonts w:ascii="Times New Roman" w:hAnsi="Times New Roman" w:cs="Times New Roman"/>
          <w:sz w:val="24"/>
          <w:szCs w:val="24"/>
        </w:rPr>
        <w:t>dan</w:t>
      </w:r>
      <w:r w:rsidRPr="007A6DD9">
        <w:rPr>
          <w:rFonts w:ascii="Times New Roman" w:hAnsi="Times New Roman" w:cs="Times New Roman"/>
          <w:i/>
          <w:iCs/>
          <w:sz w:val="24"/>
          <w:szCs w:val="24"/>
        </w:rPr>
        <w:t xml:space="preserve"> Confirmed Date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r w:rsidRPr="007A6DD9">
        <w:rPr>
          <w:rFonts w:ascii="Times New Roman" w:hAnsi="Times New Roman" w:cs="Times New Roman"/>
          <w:i/>
          <w:iCs/>
          <w:sz w:val="24"/>
          <w:szCs w:val="24"/>
        </w:rPr>
        <w:t xml:space="preserve">user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A6DD9">
        <w:rPr>
          <w:rFonts w:ascii="Times New Roman" w:hAnsi="Times New Roman" w:cs="Times New Roman"/>
          <w:i/>
          <w:iCs/>
          <w:sz w:val="24"/>
          <w:szCs w:val="24"/>
        </w:rPr>
        <w:t>us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is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field </w:t>
      </w:r>
      <w:r w:rsidRPr="007A6DD9">
        <w:rPr>
          <w:rFonts w:ascii="Times New Roman" w:hAnsi="Times New Roman" w:cs="Times New Roman"/>
          <w:i/>
          <w:iCs/>
          <w:sz w:val="24"/>
          <w:szCs w:val="24"/>
        </w:rPr>
        <w:t>Status Test, Confirmed by Client, Note, Confirmed Data</w:t>
      </w:r>
      <w:r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7F2C90EF" w14:textId="77777777" w:rsidR="00D25D3F" w:rsidRDefault="007A6DD9" w:rsidP="007A6DD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Di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AT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readShe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stCase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41BE5CC" w14:textId="26C64CC7" w:rsidR="000C0208" w:rsidRDefault="00D25D3F" w:rsidP="007A6DD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06E51F20" wp14:editId="2EC26497">
            <wp:extent cx="4288155" cy="2163525"/>
            <wp:effectExtent l="0" t="0" r="0" b="8255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3"/>
                    <a:srcRect t="4369" b="5893"/>
                    <a:stretch/>
                  </pic:blipFill>
                  <pic:spPr bwMode="auto">
                    <a:xfrm>
                      <a:off x="0" y="0"/>
                      <a:ext cx="4299372" cy="216918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07C3F38" w14:textId="77777777" w:rsidR="000C0208" w:rsidRDefault="000C0208" w:rsidP="007A6DD9">
      <w:pPr>
        <w:spacing w:after="0" w:line="360" w:lineRule="auto"/>
        <w:ind w:firstLine="504"/>
        <w:jc w:val="both"/>
        <w:rPr>
          <w:rFonts w:ascii="Times New Roman" w:hAnsi="Times New Roman" w:cs="Times New Roman"/>
          <w:sz w:val="24"/>
          <w:szCs w:val="24"/>
        </w:rPr>
      </w:pPr>
    </w:p>
    <w:p w14:paraId="4600C65A" w14:textId="77777777" w:rsidR="000C0208" w:rsidRDefault="000C0208" w:rsidP="000C0208">
      <w:pPr>
        <w:pStyle w:val="ListParagraph"/>
        <w:numPr>
          <w:ilvl w:val="2"/>
          <w:numId w:val="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10E88">
        <w:rPr>
          <w:rFonts w:ascii="Times New Roman" w:hAnsi="Times New Roman" w:cs="Times New Roman"/>
          <w:i/>
          <w:iCs/>
          <w:sz w:val="24"/>
          <w:szCs w:val="24"/>
        </w:rPr>
        <w:t>User Manual Document</w:t>
      </w:r>
    </w:p>
    <w:p w14:paraId="1D5286E8" w14:textId="339932FF" w:rsidR="00CF4E4D" w:rsidRDefault="000C0208" w:rsidP="00CF4E4D">
      <w:pPr>
        <w:spacing w:after="0" w:line="360" w:lineRule="auto"/>
        <w:ind w:left="504" w:firstLine="216"/>
        <w:jc w:val="both"/>
        <w:rPr>
          <w:rFonts w:ascii="Times New Roman" w:hAnsi="Times New Roman" w:cs="Times New Roman"/>
          <w:sz w:val="24"/>
          <w:szCs w:val="24"/>
        </w:rPr>
      </w:pPr>
      <w:r w:rsidRPr="00210E88">
        <w:rPr>
          <w:rFonts w:ascii="Times New Roman" w:hAnsi="Times New Roman" w:cs="Times New Roman"/>
          <w:i/>
          <w:iCs/>
          <w:sz w:val="24"/>
          <w:szCs w:val="24"/>
        </w:rPr>
        <w:t>User Manual Document</w:t>
      </w:r>
      <w:r w:rsidRP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F4E4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uatu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 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okume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komunikas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teknis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yang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ertuju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memberik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antu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untuk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pengguna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uatu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istem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.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alam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okume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in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iasanya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eris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tahap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ar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pengguna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istem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yang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enar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. User manual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isusu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ketika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istem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telah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ibangu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eng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benar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dan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esua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dengan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 xml:space="preserve"> </w:t>
      </w:r>
      <w:proofErr w:type="spellStart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spesifikasi</w:t>
      </w:r>
      <w:proofErr w:type="spellEnd"/>
      <w:r w:rsidR="00CF4E4D" w:rsidRPr="00CF4E4D">
        <w:rPr>
          <w:rFonts w:ascii="Times New Roman" w:hAnsi="Times New Roman" w:cs="Times New Roman"/>
          <w:color w:val="202124"/>
          <w:sz w:val="24"/>
          <w:szCs w:val="24"/>
          <w:shd w:val="clear" w:color="auto" w:fill="FFFFFF"/>
        </w:rPr>
        <w:t>.</w:t>
      </w:r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para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pemakai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user manual dan </w:t>
      </w:r>
      <w:r w:rsidR="00CF4E4D" w:rsidRPr="00210E88">
        <w:rPr>
          <w:rFonts w:ascii="Times New Roman" w:hAnsi="Times New Roman" w:cs="Times New Roman"/>
          <w:i/>
          <w:iCs/>
          <w:sz w:val="24"/>
          <w:szCs w:val="24"/>
        </w:rPr>
        <w:t>user acceptance</w:t>
      </w:r>
      <w:r w:rsidR="00CF4E4D">
        <w:rPr>
          <w:rFonts w:ascii="Times New Roman" w:hAnsi="Times New Roman" w:cs="Times New Roman"/>
          <w:sz w:val="24"/>
          <w:szCs w:val="24"/>
        </w:rPr>
        <w:t xml:space="preserve"> (UAT)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r w:rsidR="00CF4E4D" w:rsidRPr="00210E88">
        <w:rPr>
          <w:rFonts w:ascii="Times New Roman" w:hAnsi="Times New Roman" w:cs="Times New Roman"/>
          <w:i/>
          <w:iCs/>
          <w:sz w:val="24"/>
          <w:szCs w:val="24"/>
        </w:rPr>
        <w:t>user</w:t>
      </w:r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UAT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uji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coba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irancang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iingin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r w:rsidR="00CF4E4D" w:rsidRPr="00210E88">
        <w:rPr>
          <w:rFonts w:ascii="Times New Roman" w:hAnsi="Times New Roman" w:cs="Times New Roman"/>
          <w:i/>
          <w:iCs/>
          <w:sz w:val="24"/>
          <w:szCs w:val="24"/>
        </w:rPr>
        <w:t>user manual</w:t>
      </w:r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pengguna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keseluruhan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-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fitur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E4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F4E4D">
        <w:rPr>
          <w:rFonts w:ascii="Times New Roman" w:hAnsi="Times New Roman" w:cs="Times New Roman"/>
          <w:sz w:val="24"/>
          <w:szCs w:val="24"/>
        </w:rPr>
        <w:t>.</w:t>
      </w:r>
    </w:p>
    <w:p w14:paraId="17462B72" w14:textId="7054B641" w:rsidR="00CF4E4D" w:rsidRDefault="00CF4E4D" w:rsidP="00CF4E4D">
      <w:pPr>
        <w:spacing w:after="0" w:line="360" w:lineRule="auto"/>
        <w:ind w:left="504" w:firstLine="21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yusuna</w:t>
      </w:r>
      <w:r w:rsidR="00D17B04">
        <w:rPr>
          <w:rFonts w:ascii="Times New Roman" w:hAnsi="Times New Roman" w:cs="Times New Roman"/>
          <w:sz w:val="24"/>
          <w:szCs w:val="24"/>
        </w:rPr>
        <w:t>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readShee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210E88">
        <w:rPr>
          <w:rFonts w:ascii="Times New Roman" w:hAnsi="Times New Roman" w:cs="Times New Roman"/>
          <w:sz w:val="24"/>
          <w:szCs w:val="24"/>
        </w:rPr>
        <w:t xml:space="preserve">agar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pengerjaa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lastRenderedPageBreak/>
        <w:t>karena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online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bersamaa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Penyusuna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permodul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hingga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 xml:space="preserve"> sub menu dan </w:t>
      </w:r>
      <w:proofErr w:type="spellStart"/>
      <w:r w:rsidR="00210E88">
        <w:rPr>
          <w:rFonts w:ascii="Times New Roman" w:hAnsi="Times New Roman" w:cs="Times New Roman"/>
          <w:sz w:val="24"/>
          <w:szCs w:val="24"/>
        </w:rPr>
        <w:t>skenario</w:t>
      </w:r>
      <w:proofErr w:type="spellEnd"/>
      <w:r w:rsidR="00210E88">
        <w:rPr>
          <w:rFonts w:ascii="Times New Roman" w:hAnsi="Times New Roman" w:cs="Times New Roman"/>
          <w:sz w:val="24"/>
          <w:szCs w:val="24"/>
        </w:rPr>
        <w:t>.</w:t>
      </w:r>
    </w:p>
    <w:p w14:paraId="0EE7CA1F" w14:textId="77777777" w:rsidR="00CF4E4D" w:rsidRDefault="00CF4E4D" w:rsidP="00CF4E4D">
      <w:pPr>
        <w:spacing w:after="0" w:line="360" w:lineRule="auto"/>
        <w:ind w:left="504" w:firstLine="21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onto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ser manual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nd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4DA9E0B" w14:textId="141312CC" w:rsidR="00753E24" w:rsidRPr="00CF4E4D" w:rsidRDefault="00CF4E4D" w:rsidP="00210E88">
      <w:pPr>
        <w:spacing w:after="0" w:line="360" w:lineRule="auto"/>
        <w:ind w:firstLine="216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noProof/>
        </w:rPr>
        <w:drawing>
          <wp:inline distT="0" distB="0" distL="0" distR="0" wp14:anchorId="3AC4C6D2" wp14:editId="058DFFC1">
            <wp:extent cx="5040630" cy="2733522"/>
            <wp:effectExtent l="0" t="0" r="762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4"/>
                    <a:srcRect t="3546"/>
                    <a:stretch/>
                  </pic:blipFill>
                  <pic:spPr bwMode="auto">
                    <a:xfrm>
                      <a:off x="0" y="0"/>
                      <a:ext cx="5040630" cy="273352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  <w:r w:rsidR="00753E24" w:rsidRPr="00CF4E4D">
        <w:rPr>
          <w:rFonts w:ascii="Times New Roman" w:hAnsi="Times New Roman" w:cs="Times New Roman"/>
          <w:sz w:val="24"/>
          <w:szCs w:val="24"/>
        </w:rPr>
        <w:br w:type="page"/>
      </w:r>
    </w:p>
    <w:p w14:paraId="4339EB9A" w14:textId="77777777" w:rsidR="00C90A03" w:rsidRPr="00017F9C" w:rsidRDefault="00E138AA" w:rsidP="00017F9C">
      <w:pPr>
        <w:pStyle w:val="Heading1"/>
        <w:spacing w:before="0" w:line="36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570" w:name="_Toc91426406"/>
      <w:bookmarkStart w:id="571" w:name="_Toc93057691"/>
      <w:bookmarkStart w:id="572" w:name="_Toc117378176"/>
      <w:r w:rsidRPr="00017F9C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BAB IV</w:t>
      </w:r>
      <w:bookmarkStart w:id="573" w:name="_Toc91426407"/>
      <w:bookmarkEnd w:id="570"/>
      <w:bookmarkEnd w:id="571"/>
      <w:bookmarkEnd w:id="572"/>
    </w:p>
    <w:p w14:paraId="20D21330" w14:textId="2161E278" w:rsidR="00E138AA" w:rsidRPr="00017F9C" w:rsidRDefault="00E138AA" w:rsidP="00017F9C">
      <w:pPr>
        <w:spacing w:line="720" w:lineRule="auto"/>
        <w:jc w:val="center"/>
        <w:rPr>
          <w:rFonts w:ascii="Times New Roman" w:hAnsi="Times New Roman" w:cs="Times New Roman"/>
          <w:b/>
          <w:sz w:val="28"/>
          <w:szCs w:val="28"/>
        </w:rPr>
      </w:pPr>
      <w:bookmarkStart w:id="574" w:name="_Toc92965154"/>
      <w:bookmarkStart w:id="575" w:name="_Toc92966283"/>
      <w:r w:rsidRPr="00017F9C">
        <w:rPr>
          <w:rFonts w:ascii="Times New Roman" w:hAnsi="Times New Roman" w:cs="Times New Roman"/>
          <w:b/>
          <w:sz w:val="28"/>
          <w:szCs w:val="28"/>
        </w:rPr>
        <w:t>PENUTUP</w:t>
      </w:r>
      <w:bookmarkEnd w:id="573"/>
      <w:bookmarkEnd w:id="574"/>
      <w:bookmarkEnd w:id="575"/>
    </w:p>
    <w:p w14:paraId="78019126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576" w:name="_Toc91426408"/>
      <w:bookmarkStart w:id="577" w:name="_Toc91426485"/>
      <w:bookmarkStart w:id="578" w:name="_Toc91426805"/>
      <w:bookmarkStart w:id="579" w:name="_Toc91426868"/>
      <w:bookmarkStart w:id="580" w:name="_Toc91426932"/>
      <w:bookmarkStart w:id="581" w:name="_Toc91427373"/>
      <w:bookmarkStart w:id="582" w:name="_Toc91427473"/>
      <w:bookmarkStart w:id="583" w:name="_Toc91574614"/>
      <w:bookmarkStart w:id="584" w:name="_Toc91574879"/>
      <w:bookmarkStart w:id="585" w:name="_Toc91947691"/>
      <w:bookmarkStart w:id="586" w:name="_Toc92103435"/>
      <w:bookmarkStart w:id="587" w:name="_Toc92138844"/>
      <w:bookmarkStart w:id="588" w:name="_Toc92740202"/>
      <w:bookmarkStart w:id="589" w:name="_Toc92740288"/>
      <w:bookmarkStart w:id="590" w:name="_Toc92740375"/>
      <w:bookmarkStart w:id="591" w:name="_Toc92740462"/>
      <w:bookmarkStart w:id="592" w:name="_Toc92776604"/>
      <w:bookmarkStart w:id="593" w:name="_Toc92873955"/>
      <w:bookmarkStart w:id="594" w:name="_Toc92874362"/>
      <w:bookmarkStart w:id="595" w:name="_Toc92874713"/>
      <w:bookmarkStart w:id="596" w:name="_Toc92921190"/>
      <w:bookmarkStart w:id="597" w:name="_Toc92921289"/>
      <w:bookmarkStart w:id="598" w:name="_Toc92958338"/>
      <w:bookmarkStart w:id="599" w:name="_Toc92963809"/>
      <w:bookmarkStart w:id="600" w:name="_Toc92965155"/>
      <w:bookmarkStart w:id="601" w:name="_Toc92966284"/>
      <w:bookmarkStart w:id="602" w:name="_Toc92999885"/>
      <w:bookmarkStart w:id="603" w:name="_Toc93003798"/>
      <w:bookmarkStart w:id="604" w:name="_Toc93004125"/>
      <w:bookmarkStart w:id="605" w:name="_Toc93046918"/>
      <w:bookmarkStart w:id="606" w:name="_Toc93047012"/>
      <w:bookmarkStart w:id="607" w:name="_Toc93057692"/>
      <w:bookmarkStart w:id="608" w:name="_Toc117378177"/>
      <w:bookmarkStart w:id="609" w:name="_Toc91426409"/>
      <w:bookmarkEnd w:id="576"/>
      <w:bookmarkEnd w:id="577"/>
      <w:bookmarkEnd w:id="578"/>
      <w:bookmarkEnd w:id="579"/>
      <w:bookmarkEnd w:id="580"/>
      <w:bookmarkEnd w:id="581"/>
      <w:bookmarkEnd w:id="582"/>
      <w:bookmarkEnd w:id="583"/>
      <w:bookmarkEnd w:id="584"/>
      <w:bookmarkEnd w:id="585"/>
      <w:bookmarkEnd w:id="586"/>
      <w:bookmarkEnd w:id="587"/>
      <w:bookmarkEnd w:id="588"/>
      <w:bookmarkEnd w:id="589"/>
      <w:bookmarkEnd w:id="590"/>
      <w:bookmarkEnd w:id="591"/>
      <w:bookmarkEnd w:id="592"/>
      <w:bookmarkEnd w:id="593"/>
      <w:bookmarkEnd w:id="594"/>
      <w:bookmarkEnd w:id="595"/>
      <w:bookmarkEnd w:id="596"/>
      <w:bookmarkEnd w:id="597"/>
      <w:bookmarkEnd w:id="598"/>
      <w:bookmarkEnd w:id="599"/>
      <w:bookmarkEnd w:id="600"/>
      <w:bookmarkEnd w:id="601"/>
      <w:bookmarkEnd w:id="602"/>
      <w:bookmarkEnd w:id="603"/>
      <w:bookmarkEnd w:id="604"/>
      <w:bookmarkEnd w:id="605"/>
      <w:bookmarkEnd w:id="606"/>
      <w:bookmarkEnd w:id="607"/>
      <w:bookmarkEnd w:id="608"/>
    </w:p>
    <w:p w14:paraId="48D91279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10" w:name="_Toc92921191"/>
      <w:bookmarkStart w:id="611" w:name="_Toc92921290"/>
      <w:bookmarkStart w:id="612" w:name="_Toc92958339"/>
      <w:bookmarkStart w:id="613" w:name="_Toc92963810"/>
      <w:bookmarkStart w:id="614" w:name="_Toc92965156"/>
      <w:bookmarkStart w:id="615" w:name="_Toc92966285"/>
      <w:bookmarkStart w:id="616" w:name="_Toc92999886"/>
      <w:bookmarkStart w:id="617" w:name="_Toc93003799"/>
      <w:bookmarkStart w:id="618" w:name="_Toc93004126"/>
      <w:bookmarkStart w:id="619" w:name="_Toc93046919"/>
      <w:bookmarkStart w:id="620" w:name="_Toc93047013"/>
      <w:bookmarkStart w:id="621" w:name="_Toc93057693"/>
      <w:bookmarkStart w:id="622" w:name="_Toc117378178"/>
      <w:bookmarkEnd w:id="610"/>
      <w:bookmarkEnd w:id="611"/>
      <w:bookmarkEnd w:id="612"/>
      <w:bookmarkEnd w:id="613"/>
      <w:bookmarkEnd w:id="614"/>
      <w:bookmarkEnd w:id="615"/>
      <w:bookmarkEnd w:id="616"/>
      <w:bookmarkEnd w:id="617"/>
      <w:bookmarkEnd w:id="618"/>
      <w:bookmarkEnd w:id="619"/>
      <w:bookmarkEnd w:id="620"/>
      <w:bookmarkEnd w:id="621"/>
      <w:bookmarkEnd w:id="622"/>
    </w:p>
    <w:p w14:paraId="6FBE47EB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23" w:name="_Toc92921192"/>
      <w:bookmarkStart w:id="624" w:name="_Toc92921291"/>
      <w:bookmarkStart w:id="625" w:name="_Toc92958340"/>
      <w:bookmarkStart w:id="626" w:name="_Toc92963811"/>
      <w:bookmarkStart w:id="627" w:name="_Toc92965157"/>
      <w:bookmarkStart w:id="628" w:name="_Toc92966286"/>
      <w:bookmarkStart w:id="629" w:name="_Toc92999887"/>
      <w:bookmarkStart w:id="630" w:name="_Toc93003800"/>
      <w:bookmarkStart w:id="631" w:name="_Toc93004127"/>
      <w:bookmarkStart w:id="632" w:name="_Toc93046920"/>
      <w:bookmarkStart w:id="633" w:name="_Toc93047014"/>
      <w:bookmarkStart w:id="634" w:name="_Toc93057694"/>
      <w:bookmarkStart w:id="635" w:name="_Toc117378179"/>
      <w:bookmarkEnd w:id="623"/>
      <w:bookmarkEnd w:id="624"/>
      <w:bookmarkEnd w:id="625"/>
      <w:bookmarkEnd w:id="626"/>
      <w:bookmarkEnd w:id="627"/>
      <w:bookmarkEnd w:id="628"/>
      <w:bookmarkEnd w:id="629"/>
      <w:bookmarkEnd w:id="630"/>
      <w:bookmarkEnd w:id="631"/>
      <w:bookmarkEnd w:id="632"/>
      <w:bookmarkEnd w:id="633"/>
      <w:bookmarkEnd w:id="634"/>
      <w:bookmarkEnd w:id="635"/>
    </w:p>
    <w:p w14:paraId="52FADAA6" w14:textId="77777777" w:rsidR="00C90A03" w:rsidRPr="00C90A03" w:rsidRDefault="00C90A03">
      <w:pPr>
        <w:pStyle w:val="ListParagraph"/>
        <w:keepNext/>
        <w:keepLines/>
        <w:numPr>
          <w:ilvl w:val="0"/>
          <w:numId w:val="6"/>
        </w:numPr>
        <w:spacing w:after="0" w:line="360" w:lineRule="auto"/>
        <w:contextualSpacing w:val="0"/>
        <w:jc w:val="both"/>
        <w:outlineLvl w:val="1"/>
        <w:rPr>
          <w:rFonts w:ascii="Times New Roman" w:eastAsiaTheme="majorEastAsia" w:hAnsi="Times New Roman" w:cs="Times New Roman"/>
          <w:b/>
          <w:bCs/>
          <w:vanish/>
          <w:sz w:val="24"/>
          <w:szCs w:val="24"/>
        </w:rPr>
      </w:pPr>
      <w:bookmarkStart w:id="636" w:name="_Toc92921193"/>
      <w:bookmarkStart w:id="637" w:name="_Toc92921292"/>
      <w:bookmarkStart w:id="638" w:name="_Toc92958341"/>
      <w:bookmarkStart w:id="639" w:name="_Toc92963812"/>
      <w:bookmarkStart w:id="640" w:name="_Toc92965158"/>
      <w:bookmarkStart w:id="641" w:name="_Toc92966287"/>
      <w:bookmarkStart w:id="642" w:name="_Toc92999888"/>
      <w:bookmarkStart w:id="643" w:name="_Toc93003801"/>
      <w:bookmarkStart w:id="644" w:name="_Toc93004128"/>
      <w:bookmarkStart w:id="645" w:name="_Toc93046921"/>
      <w:bookmarkStart w:id="646" w:name="_Toc93047015"/>
      <w:bookmarkStart w:id="647" w:name="_Toc93057695"/>
      <w:bookmarkStart w:id="648" w:name="_Toc117378180"/>
      <w:bookmarkEnd w:id="636"/>
      <w:bookmarkEnd w:id="637"/>
      <w:bookmarkEnd w:id="638"/>
      <w:bookmarkEnd w:id="639"/>
      <w:bookmarkEnd w:id="640"/>
      <w:bookmarkEnd w:id="641"/>
      <w:bookmarkEnd w:id="642"/>
      <w:bookmarkEnd w:id="643"/>
      <w:bookmarkEnd w:id="644"/>
      <w:bookmarkEnd w:id="645"/>
      <w:bookmarkEnd w:id="646"/>
      <w:bookmarkEnd w:id="647"/>
      <w:bookmarkEnd w:id="648"/>
    </w:p>
    <w:p w14:paraId="3636CFE3" w14:textId="71D9FE3A" w:rsidR="00E138AA" w:rsidRPr="006F4FE6" w:rsidRDefault="00E138AA">
      <w:pPr>
        <w:pStyle w:val="Heading2"/>
        <w:numPr>
          <w:ilvl w:val="1"/>
          <w:numId w:val="6"/>
        </w:numPr>
        <w:spacing w:before="0" w:line="360" w:lineRule="auto"/>
        <w:ind w:left="567" w:hanging="567"/>
        <w:jc w:val="both"/>
        <w:rPr>
          <w:rFonts w:ascii="Times New Roman" w:hAnsi="Times New Roman" w:cs="Times New Roman"/>
          <w:b/>
          <w:bCs/>
          <w:color w:val="auto"/>
        </w:rPr>
      </w:pPr>
      <w:bookmarkStart w:id="649" w:name="_Toc93057696"/>
      <w:bookmarkStart w:id="650" w:name="_Toc117378181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Kesimpulan</w:t>
      </w:r>
      <w:bookmarkEnd w:id="609"/>
      <w:bookmarkEnd w:id="649"/>
      <w:bookmarkEnd w:id="650"/>
    </w:p>
    <w:p w14:paraId="007EF273" w14:textId="6A2833AD" w:rsidR="002431E4" w:rsidRPr="007A6EE8" w:rsidRDefault="007A6EE8" w:rsidP="00611E45">
      <w:pPr>
        <w:spacing w:after="0" w:line="36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bookmarkStart w:id="651" w:name="_Toc91427475"/>
      <w:bookmarkStart w:id="652" w:name="_Toc91574616"/>
      <w:bookmarkStart w:id="653" w:name="_Toc91574881"/>
      <w:bookmarkStart w:id="654" w:name="_Toc91947693"/>
      <w:bookmarkStart w:id="655" w:name="_Toc92103437"/>
      <w:bookmarkStart w:id="656" w:name="_Toc92138846"/>
      <w:bookmarkStart w:id="657" w:name="_Toc92740204"/>
      <w:bookmarkStart w:id="658" w:name="_Toc92740290"/>
      <w:bookmarkStart w:id="659" w:name="_Toc92740377"/>
      <w:bookmarkStart w:id="660" w:name="_Toc92740465"/>
      <w:bookmarkStart w:id="661" w:name="_Toc92776607"/>
      <w:bookmarkStart w:id="662" w:name="_Toc92873958"/>
      <w:bookmarkStart w:id="663" w:name="_Toc92874365"/>
      <w:bookmarkStart w:id="664" w:name="_Toc92874716"/>
      <w:bookmarkStart w:id="665" w:name="_Toc92921195"/>
      <w:bookmarkStart w:id="666" w:name="_Toc92921294"/>
      <w:bookmarkStart w:id="667" w:name="_Toc92958343"/>
      <w:bookmarkEnd w:id="651"/>
      <w:bookmarkEnd w:id="652"/>
      <w:bookmarkEnd w:id="653"/>
      <w:bookmarkEnd w:id="654"/>
      <w:bookmarkEnd w:id="655"/>
      <w:bookmarkEnd w:id="656"/>
      <w:bookmarkEnd w:id="657"/>
      <w:bookmarkEnd w:id="658"/>
      <w:bookmarkEnd w:id="659"/>
      <w:bookmarkEnd w:id="660"/>
      <w:bookmarkEnd w:id="661"/>
      <w:bookmarkEnd w:id="662"/>
      <w:bookmarkEnd w:id="663"/>
      <w:bookmarkEnd w:id="664"/>
      <w:bookmarkEnd w:id="665"/>
      <w:bookmarkEnd w:id="666"/>
      <w:bookmarkEnd w:id="667"/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ak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PKL)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17 </w:t>
      </w:r>
      <w:proofErr w:type="spellStart"/>
      <w:r>
        <w:rPr>
          <w:rFonts w:ascii="Times New Roman" w:hAnsi="Times New Roman" w:cs="Times New Roman"/>
          <w:sz w:val="24"/>
          <w:szCs w:val="24"/>
        </w:rPr>
        <w:t>okto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 </w:t>
      </w:r>
      <w:proofErr w:type="spellStart"/>
      <w:r>
        <w:rPr>
          <w:rFonts w:ascii="Times New Roman" w:hAnsi="Times New Roman" w:cs="Times New Roman"/>
          <w:sz w:val="24"/>
          <w:szCs w:val="24"/>
        </w:rPr>
        <w:t>Janu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3 di Perusahaan PT. </w:t>
      </w:r>
      <w:proofErr w:type="spellStart"/>
      <w:r>
        <w:rPr>
          <w:rFonts w:ascii="Times New Roman" w:hAnsi="Times New Roman" w:cs="Times New Roman"/>
          <w:sz w:val="24"/>
          <w:szCs w:val="24"/>
        </w:rPr>
        <w:t>Siner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nti </w:t>
      </w:r>
      <w:proofErr w:type="spellStart"/>
      <w:r>
        <w:rPr>
          <w:rFonts w:ascii="Times New Roman" w:hAnsi="Times New Roman" w:cs="Times New Roman"/>
          <w:sz w:val="24"/>
          <w:szCs w:val="24"/>
        </w:rPr>
        <w:t>Dinam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Perusahaan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.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Wifus.Id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</w:t>
      </w:r>
      <w:r w:rsidR="00900C3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341BF"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kli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A6EE8">
        <w:rPr>
          <w:rFonts w:ascii="Times New Roman" w:hAnsi="Times New Roman" w:cs="Times New Roman"/>
          <w:i/>
          <w:iCs/>
          <w:sz w:val="24"/>
          <w:szCs w:val="24"/>
        </w:rPr>
        <w:t xml:space="preserve">SaaS </w:t>
      </w:r>
      <w:proofErr w:type="gramStart"/>
      <w:r w:rsidRPr="007A6EE8">
        <w:rPr>
          <w:rFonts w:ascii="Times New Roman" w:hAnsi="Times New Roman" w:cs="Times New Roman"/>
          <w:i/>
          <w:iCs/>
          <w:sz w:val="24"/>
          <w:szCs w:val="24"/>
        </w:rPr>
        <w:t>( Software</w:t>
      </w:r>
      <w:proofErr w:type="gramEnd"/>
      <w:r w:rsidRPr="007A6EE8">
        <w:rPr>
          <w:rFonts w:ascii="Times New Roman" w:hAnsi="Times New Roman" w:cs="Times New Roman"/>
          <w:i/>
          <w:iCs/>
          <w:sz w:val="24"/>
          <w:szCs w:val="24"/>
        </w:rPr>
        <w:t xml:space="preserve"> as a Service)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rod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uji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Quality </w:t>
      </w:r>
      <w:proofErr w:type="spellStart"/>
      <w:r>
        <w:rPr>
          <w:rFonts w:ascii="Times New Roman" w:hAnsi="Times New Roman" w:cs="Times New Roman"/>
          <w:sz w:val="24"/>
          <w:szCs w:val="24"/>
        </w:rPr>
        <w:t>Assurac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u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lakuk</w:t>
      </w:r>
      <w:proofErr w:type="spellEnd"/>
      <w:r w:rsidR="000D75D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an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anual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A6EE8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1367533D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668" w:name="_Toc92963814"/>
      <w:bookmarkStart w:id="669" w:name="_Toc92965160"/>
      <w:bookmarkStart w:id="670" w:name="_Toc92966289"/>
      <w:bookmarkStart w:id="671" w:name="_Toc92999890"/>
      <w:bookmarkStart w:id="672" w:name="_Toc93003803"/>
      <w:bookmarkStart w:id="673" w:name="_Toc93004130"/>
      <w:bookmarkStart w:id="674" w:name="_Toc93046923"/>
      <w:bookmarkStart w:id="675" w:name="_Toc93047017"/>
      <w:bookmarkStart w:id="676" w:name="_Toc93057697"/>
      <w:bookmarkStart w:id="677" w:name="_Toc117378182"/>
      <w:bookmarkEnd w:id="668"/>
      <w:bookmarkEnd w:id="669"/>
      <w:bookmarkEnd w:id="670"/>
      <w:bookmarkEnd w:id="671"/>
      <w:bookmarkEnd w:id="672"/>
      <w:bookmarkEnd w:id="673"/>
      <w:bookmarkEnd w:id="674"/>
      <w:bookmarkEnd w:id="675"/>
      <w:bookmarkEnd w:id="676"/>
      <w:bookmarkEnd w:id="677"/>
    </w:p>
    <w:p w14:paraId="233A0FCF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678" w:name="_Toc91427476"/>
      <w:bookmarkStart w:id="679" w:name="_Toc91574617"/>
      <w:bookmarkStart w:id="680" w:name="_Toc91574882"/>
      <w:bookmarkStart w:id="681" w:name="_Toc91947694"/>
      <w:bookmarkStart w:id="682" w:name="_Toc92103438"/>
      <w:bookmarkStart w:id="683" w:name="_Toc92138847"/>
      <w:bookmarkStart w:id="684" w:name="_Toc92740205"/>
      <w:bookmarkStart w:id="685" w:name="_Toc92740291"/>
      <w:bookmarkStart w:id="686" w:name="_Toc92740378"/>
      <w:bookmarkStart w:id="687" w:name="_Toc92740466"/>
      <w:bookmarkStart w:id="688" w:name="_Toc92776608"/>
      <w:bookmarkStart w:id="689" w:name="_Toc92873959"/>
      <w:bookmarkStart w:id="690" w:name="_Toc92874366"/>
      <w:bookmarkStart w:id="691" w:name="_Toc92874717"/>
      <w:bookmarkStart w:id="692" w:name="_Toc92921196"/>
      <w:bookmarkStart w:id="693" w:name="_Toc92921295"/>
      <w:bookmarkStart w:id="694" w:name="_Toc92958344"/>
      <w:bookmarkStart w:id="695" w:name="_Toc92963815"/>
      <w:bookmarkStart w:id="696" w:name="_Toc92965161"/>
      <w:bookmarkStart w:id="697" w:name="_Toc92966290"/>
      <w:bookmarkStart w:id="698" w:name="_Toc92999891"/>
      <w:bookmarkStart w:id="699" w:name="_Toc93003804"/>
      <w:bookmarkStart w:id="700" w:name="_Toc93004131"/>
      <w:bookmarkStart w:id="701" w:name="_Toc93046924"/>
      <w:bookmarkStart w:id="702" w:name="_Toc93047018"/>
      <w:bookmarkStart w:id="703" w:name="_Toc93057698"/>
      <w:bookmarkStart w:id="704" w:name="_Toc117378183"/>
      <w:bookmarkEnd w:id="678"/>
      <w:bookmarkEnd w:id="679"/>
      <w:bookmarkEnd w:id="680"/>
      <w:bookmarkEnd w:id="681"/>
      <w:bookmarkEnd w:id="682"/>
      <w:bookmarkEnd w:id="683"/>
      <w:bookmarkEnd w:id="684"/>
      <w:bookmarkEnd w:id="685"/>
      <w:bookmarkEnd w:id="686"/>
      <w:bookmarkEnd w:id="687"/>
      <w:bookmarkEnd w:id="688"/>
      <w:bookmarkEnd w:id="689"/>
      <w:bookmarkEnd w:id="690"/>
      <w:bookmarkEnd w:id="691"/>
      <w:bookmarkEnd w:id="692"/>
      <w:bookmarkEnd w:id="693"/>
      <w:bookmarkEnd w:id="694"/>
      <w:bookmarkEnd w:id="695"/>
      <w:bookmarkEnd w:id="696"/>
      <w:bookmarkEnd w:id="697"/>
      <w:bookmarkEnd w:id="698"/>
      <w:bookmarkEnd w:id="699"/>
      <w:bookmarkEnd w:id="700"/>
      <w:bookmarkEnd w:id="701"/>
      <w:bookmarkEnd w:id="702"/>
      <w:bookmarkEnd w:id="703"/>
      <w:bookmarkEnd w:id="704"/>
    </w:p>
    <w:p w14:paraId="30C47DB5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705" w:name="_Toc91427477"/>
      <w:bookmarkStart w:id="706" w:name="_Toc91574618"/>
      <w:bookmarkStart w:id="707" w:name="_Toc91574883"/>
      <w:bookmarkStart w:id="708" w:name="_Toc91947695"/>
      <w:bookmarkStart w:id="709" w:name="_Toc92103439"/>
      <w:bookmarkStart w:id="710" w:name="_Toc92138848"/>
      <w:bookmarkStart w:id="711" w:name="_Toc92740206"/>
      <w:bookmarkStart w:id="712" w:name="_Toc92740292"/>
      <w:bookmarkStart w:id="713" w:name="_Toc92740379"/>
      <w:bookmarkStart w:id="714" w:name="_Toc92740467"/>
      <w:bookmarkStart w:id="715" w:name="_Toc92776609"/>
      <w:bookmarkStart w:id="716" w:name="_Toc92873960"/>
      <w:bookmarkStart w:id="717" w:name="_Toc92874367"/>
      <w:bookmarkStart w:id="718" w:name="_Toc92874718"/>
      <w:bookmarkStart w:id="719" w:name="_Toc92921197"/>
      <w:bookmarkStart w:id="720" w:name="_Toc92921296"/>
      <w:bookmarkStart w:id="721" w:name="_Toc92958345"/>
      <w:bookmarkStart w:id="722" w:name="_Toc92963816"/>
      <w:bookmarkStart w:id="723" w:name="_Toc92965162"/>
      <w:bookmarkStart w:id="724" w:name="_Toc92966291"/>
      <w:bookmarkStart w:id="725" w:name="_Toc92999892"/>
      <w:bookmarkStart w:id="726" w:name="_Toc93003805"/>
      <w:bookmarkStart w:id="727" w:name="_Toc93004132"/>
      <w:bookmarkStart w:id="728" w:name="_Toc93046925"/>
      <w:bookmarkStart w:id="729" w:name="_Toc93047019"/>
      <w:bookmarkStart w:id="730" w:name="_Toc93057699"/>
      <w:bookmarkStart w:id="731" w:name="_Toc117378184"/>
      <w:bookmarkEnd w:id="705"/>
      <w:bookmarkEnd w:id="706"/>
      <w:bookmarkEnd w:id="707"/>
      <w:bookmarkEnd w:id="708"/>
      <w:bookmarkEnd w:id="709"/>
      <w:bookmarkEnd w:id="710"/>
      <w:bookmarkEnd w:id="711"/>
      <w:bookmarkEnd w:id="712"/>
      <w:bookmarkEnd w:id="713"/>
      <w:bookmarkEnd w:id="714"/>
      <w:bookmarkEnd w:id="715"/>
      <w:bookmarkEnd w:id="716"/>
      <w:bookmarkEnd w:id="717"/>
      <w:bookmarkEnd w:id="718"/>
      <w:bookmarkEnd w:id="719"/>
      <w:bookmarkEnd w:id="720"/>
      <w:bookmarkEnd w:id="721"/>
      <w:bookmarkEnd w:id="722"/>
      <w:bookmarkEnd w:id="723"/>
      <w:bookmarkEnd w:id="724"/>
      <w:bookmarkEnd w:id="725"/>
      <w:bookmarkEnd w:id="726"/>
      <w:bookmarkEnd w:id="727"/>
      <w:bookmarkEnd w:id="728"/>
      <w:bookmarkEnd w:id="729"/>
      <w:bookmarkEnd w:id="730"/>
      <w:bookmarkEnd w:id="731"/>
    </w:p>
    <w:p w14:paraId="02AA4FDD" w14:textId="77777777" w:rsidR="007B22DC" w:rsidRPr="006F4FE6" w:rsidRDefault="007B22DC">
      <w:pPr>
        <w:pStyle w:val="ListParagraph"/>
        <w:keepNext/>
        <w:keepLines/>
        <w:numPr>
          <w:ilvl w:val="0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732" w:name="_Toc91427478"/>
      <w:bookmarkStart w:id="733" w:name="_Toc91574619"/>
      <w:bookmarkStart w:id="734" w:name="_Toc91574884"/>
      <w:bookmarkStart w:id="735" w:name="_Toc91947696"/>
      <w:bookmarkStart w:id="736" w:name="_Toc92103440"/>
      <w:bookmarkStart w:id="737" w:name="_Toc92138849"/>
      <w:bookmarkStart w:id="738" w:name="_Toc92740207"/>
      <w:bookmarkStart w:id="739" w:name="_Toc92740293"/>
      <w:bookmarkStart w:id="740" w:name="_Toc92740380"/>
      <w:bookmarkStart w:id="741" w:name="_Toc92740468"/>
      <w:bookmarkStart w:id="742" w:name="_Toc92776610"/>
      <w:bookmarkStart w:id="743" w:name="_Toc92873961"/>
      <w:bookmarkStart w:id="744" w:name="_Toc92874368"/>
      <w:bookmarkStart w:id="745" w:name="_Toc92874719"/>
      <w:bookmarkStart w:id="746" w:name="_Toc92921198"/>
      <w:bookmarkStart w:id="747" w:name="_Toc92921297"/>
      <w:bookmarkStart w:id="748" w:name="_Toc92958346"/>
      <w:bookmarkStart w:id="749" w:name="_Toc92963817"/>
      <w:bookmarkStart w:id="750" w:name="_Toc92965163"/>
      <w:bookmarkStart w:id="751" w:name="_Toc92966292"/>
      <w:bookmarkStart w:id="752" w:name="_Toc92999893"/>
      <w:bookmarkStart w:id="753" w:name="_Toc93003806"/>
      <w:bookmarkStart w:id="754" w:name="_Toc93004133"/>
      <w:bookmarkStart w:id="755" w:name="_Toc93046926"/>
      <w:bookmarkStart w:id="756" w:name="_Toc93047020"/>
      <w:bookmarkStart w:id="757" w:name="_Toc93057700"/>
      <w:bookmarkStart w:id="758" w:name="_Toc117378185"/>
      <w:bookmarkEnd w:id="732"/>
      <w:bookmarkEnd w:id="733"/>
      <w:bookmarkEnd w:id="734"/>
      <w:bookmarkEnd w:id="735"/>
      <w:bookmarkEnd w:id="736"/>
      <w:bookmarkEnd w:id="737"/>
      <w:bookmarkEnd w:id="738"/>
      <w:bookmarkEnd w:id="739"/>
      <w:bookmarkEnd w:id="740"/>
      <w:bookmarkEnd w:id="741"/>
      <w:bookmarkEnd w:id="742"/>
      <w:bookmarkEnd w:id="743"/>
      <w:bookmarkEnd w:id="744"/>
      <w:bookmarkEnd w:id="745"/>
      <w:bookmarkEnd w:id="746"/>
      <w:bookmarkEnd w:id="747"/>
      <w:bookmarkEnd w:id="748"/>
      <w:bookmarkEnd w:id="749"/>
      <w:bookmarkEnd w:id="750"/>
      <w:bookmarkEnd w:id="751"/>
      <w:bookmarkEnd w:id="752"/>
      <w:bookmarkEnd w:id="753"/>
      <w:bookmarkEnd w:id="754"/>
      <w:bookmarkEnd w:id="755"/>
      <w:bookmarkEnd w:id="756"/>
      <w:bookmarkEnd w:id="757"/>
      <w:bookmarkEnd w:id="758"/>
    </w:p>
    <w:p w14:paraId="0D307AE5" w14:textId="77777777" w:rsidR="007B22DC" w:rsidRPr="006F4FE6" w:rsidRDefault="007B22DC">
      <w:pPr>
        <w:pStyle w:val="ListParagraph"/>
        <w:keepNext/>
        <w:keepLines/>
        <w:numPr>
          <w:ilvl w:val="1"/>
          <w:numId w:val="7"/>
        </w:numPr>
        <w:spacing w:before="240" w:after="0" w:line="360" w:lineRule="auto"/>
        <w:contextualSpacing w:val="0"/>
        <w:outlineLvl w:val="1"/>
        <w:rPr>
          <w:rFonts w:ascii="Times New Roman" w:eastAsiaTheme="majorEastAsia" w:hAnsi="Times New Roman" w:cs="Times New Roman"/>
          <w:vanish/>
          <w:sz w:val="24"/>
          <w:szCs w:val="24"/>
        </w:rPr>
      </w:pPr>
      <w:bookmarkStart w:id="759" w:name="_Toc91427479"/>
      <w:bookmarkStart w:id="760" w:name="_Toc91574620"/>
      <w:bookmarkStart w:id="761" w:name="_Toc91574885"/>
      <w:bookmarkStart w:id="762" w:name="_Toc91947697"/>
      <w:bookmarkStart w:id="763" w:name="_Toc92103441"/>
      <w:bookmarkStart w:id="764" w:name="_Toc92138850"/>
      <w:bookmarkStart w:id="765" w:name="_Toc92740208"/>
      <w:bookmarkStart w:id="766" w:name="_Toc92740294"/>
      <w:bookmarkStart w:id="767" w:name="_Toc92740381"/>
      <w:bookmarkStart w:id="768" w:name="_Toc92740469"/>
      <w:bookmarkStart w:id="769" w:name="_Toc92776611"/>
      <w:bookmarkStart w:id="770" w:name="_Toc92873962"/>
      <w:bookmarkStart w:id="771" w:name="_Toc92874369"/>
      <w:bookmarkStart w:id="772" w:name="_Toc92874720"/>
      <w:bookmarkStart w:id="773" w:name="_Toc92921199"/>
      <w:bookmarkStart w:id="774" w:name="_Toc92921298"/>
      <w:bookmarkStart w:id="775" w:name="_Toc92958347"/>
      <w:bookmarkStart w:id="776" w:name="_Toc92963818"/>
      <w:bookmarkStart w:id="777" w:name="_Toc92965164"/>
      <w:bookmarkStart w:id="778" w:name="_Toc92966293"/>
      <w:bookmarkStart w:id="779" w:name="_Toc92999894"/>
      <w:bookmarkStart w:id="780" w:name="_Toc93003807"/>
      <w:bookmarkStart w:id="781" w:name="_Toc93004134"/>
      <w:bookmarkStart w:id="782" w:name="_Toc93046927"/>
      <w:bookmarkStart w:id="783" w:name="_Toc93047021"/>
      <w:bookmarkStart w:id="784" w:name="_Toc93057701"/>
      <w:bookmarkStart w:id="785" w:name="_Toc117378186"/>
      <w:bookmarkEnd w:id="759"/>
      <w:bookmarkEnd w:id="760"/>
      <w:bookmarkEnd w:id="761"/>
      <w:bookmarkEnd w:id="762"/>
      <w:bookmarkEnd w:id="763"/>
      <w:bookmarkEnd w:id="764"/>
      <w:bookmarkEnd w:id="765"/>
      <w:bookmarkEnd w:id="766"/>
      <w:bookmarkEnd w:id="767"/>
      <w:bookmarkEnd w:id="768"/>
      <w:bookmarkEnd w:id="769"/>
      <w:bookmarkEnd w:id="770"/>
      <w:bookmarkEnd w:id="771"/>
      <w:bookmarkEnd w:id="772"/>
      <w:bookmarkEnd w:id="773"/>
      <w:bookmarkEnd w:id="774"/>
      <w:bookmarkEnd w:id="775"/>
      <w:bookmarkEnd w:id="776"/>
      <w:bookmarkEnd w:id="777"/>
      <w:bookmarkEnd w:id="778"/>
      <w:bookmarkEnd w:id="779"/>
      <w:bookmarkEnd w:id="780"/>
      <w:bookmarkEnd w:id="781"/>
      <w:bookmarkEnd w:id="782"/>
      <w:bookmarkEnd w:id="783"/>
      <w:bookmarkEnd w:id="784"/>
      <w:bookmarkEnd w:id="785"/>
    </w:p>
    <w:p w14:paraId="6FD1FAD3" w14:textId="5AC686DC" w:rsidR="00E138AA" w:rsidRPr="006F4FE6" w:rsidRDefault="00E138AA">
      <w:pPr>
        <w:pStyle w:val="Heading2"/>
        <w:numPr>
          <w:ilvl w:val="1"/>
          <w:numId w:val="7"/>
        </w:numPr>
        <w:spacing w:before="0" w:line="360" w:lineRule="auto"/>
        <w:ind w:left="567" w:hanging="567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786" w:name="_Toc93057702"/>
      <w:bookmarkStart w:id="787" w:name="_Toc117378187"/>
      <w:r w:rsidRPr="006F4FE6">
        <w:rPr>
          <w:rFonts w:ascii="Times New Roman" w:hAnsi="Times New Roman" w:cs="Times New Roman"/>
          <w:b/>
          <w:bCs/>
          <w:color w:val="auto"/>
          <w:sz w:val="24"/>
          <w:szCs w:val="24"/>
        </w:rPr>
        <w:t>Saran</w:t>
      </w:r>
      <w:bookmarkEnd w:id="786"/>
      <w:bookmarkEnd w:id="787"/>
    </w:p>
    <w:p w14:paraId="659055CE" w14:textId="0C953277" w:rsidR="00C16A42" w:rsidRDefault="00611E45" w:rsidP="00611E45">
      <w:p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KL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r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ing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proofErr w:type="gram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proofErr w:type="gram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2BDC3CA" w14:textId="41C6EC28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un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ntor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mbina </w:t>
      </w:r>
      <w:proofErr w:type="spellStart"/>
      <w:r>
        <w:rPr>
          <w:rFonts w:ascii="Times New Roman" w:hAnsi="Times New Roman" w:cs="Times New Roman"/>
          <w:sz w:val="24"/>
          <w:szCs w:val="24"/>
        </w:rPr>
        <w:t>lap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isku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embina.</w:t>
      </w:r>
    </w:p>
    <w:p w14:paraId="075E9233" w14:textId="7BBB8A88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us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aff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isa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f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a</w:t>
      </w:r>
      <w:proofErr w:type="spellEnd"/>
      <w:r w:rsidR="005A36A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ff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QA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ng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BD3CFBB" w14:textId="7B953302" w:rsid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in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a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</w:t>
      </w:r>
      <w:proofErr w:type="spellEnd"/>
    </w:p>
    <w:p w14:paraId="25D2D834" w14:textId="7C4AD67E" w:rsidR="00611E45" w:rsidRPr="00611E45" w:rsidRDefault="00611E45">
      <w:pPr>
        <w:pStyle w:val="ListParagraph"/>
        <w:numPr>
          <w:ilvl w:val="0"/>
          <w:numId w:val="15"/>
        </w:numPr>
        <w:spacing w:after="0" w:line="360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Harus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ham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yste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m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D38A211" w14:textId="01E5AE05" w:rsidR="00C16A42" w:rsidRPr="006F4FE6" w:rsidRDefault="00C16A42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sz w:val="24"/>
          <w:szCs w:val="24"/>
        </w:rPr>
        <w:br w:type="page"/>
      </w:r>
    </w:p>
    <w:p w14:paraId="30AE4509" w14:textId="47E795F7" w:rsidR="00424DD9" w:rsidRPr="006F4FE6" w:rsidRDefault="00C16A42" w:rsidP="00DA272C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788" w:name="_Toc91426410"/>
      <w:bookmarkStart w:id="789" w:name="_Toc93057703"/>
      <w:bookmarkStart w:id="790" w:name="_Toc117378188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DAFTAR PUSTAKA</w:t>
      </w:r>
      <w:bookmarkEnd w:id="788"/>
      <w:bookmarkEnd w:id="789"/>
      <w:bookmarkEnd w:id="790"/>
    </w:p>
    <w:p w14:paraId="77E69C3B" w14:textId="3202E0D0" w:rsidR="001707DE" w:rsidRPr="006F4FE6" w:rsidRDefault="006F1286" w:rsidP="00A73645">
      <w:pPr>
        <w:spacing w:after="0" w:line="360" w:lineRule="auto"/>
        <w:jc w:val="both"/>
        <w:rPr>
          <w:rFonts w:ascii="Times New Roman" w:hAnsi="Times New Roman" w:cs="Times New Roman"/>
        </w:rPr>
      </w:pPr>
      <w:r w:rsidRPr="006F4FE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6F4FE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6F4FE6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A711128" w14:textId="4F0BDE78" w:rsidR="00424DD9" w:rsidRPr="006F4FE6" w:rsidRDefault="00424DD9" w:rsidP="00A3447B">
      <w:pPr>
        <w:spacing w:after="0" w:line="360" w:lineRule="auto"/>
        <w:jc w:val="center"/>
        <w:rPr>
          <w:rFonts w:ascii="Times New Roman" w:eastAsiaTheme="majorEastAsia" w:hAnsi="Times New Roman" w:cs="Times New Roman"/>
          <w:sz w:val="32"/>
          <w:szCs w:val="32"/>
        </w:rPr>
      </w:pPr>
    </w:p>
    <w:p w14:paraId="127F9AB0" w14:textId="77777777" w:rsidR="00CA7A42" w:rsidRPr="006F4FE6" w:rsidRDefault="00CA7A42" w:rsidP="00A3447B">
      <w:pPr>
        <w:spacing w:after="0" w:line="360" w:lineRule="auto"/>
        <w:rPr>
          <w:rFonts w:ascii="Times New Roman" w:eastAsiaTheme="majorEastAsia" w:hAnsi="Times New Roman" w:cs="Times New Roman"/>
          <w:b/>
          <w:sz w:val="28"/>
          <w:szCs w:val="28"/>
        </w:rPr>
      </w:pPr>
      <w:r w:rsidRPr="006F4FE6">
        <w:rPr>
          <w:rFonts w:ascii="Times New Roman" w:hAnsi="Times New Roman" w:cs="Times New Roman"/>
          <w:b/>
          <w:sz w:val="28"/>
          <w:szCs w:val="28"/>
        </w:rPr>
        <w:br w:type="page"/>
      </w:r>
    </w:p>
    <w:p w14:paraId="304C30AB" w14:textId="304C3E8F" w:rsidR="00BD0E29" w:rsidRPr="006F4FE6" w:rsidRDefault="00424DD9" w:rsidP="00687C41">
      <w:pPr>
        <w:pStyle w:val="Heading1"/>
        <w:spacing w:line="720" w:lineRule="auto"/>
        <w:jc w:val="center"/>
        <w:rPr>
          <w:rFonts w:ascii="Times New Roman" w:hAnsi="Times New Roman" w:cs="Times New Roman"/>
          <w:b/>
          <w:color w:val="auto"/>
          <w:sz w:val="28"/>
          <w:szCs w:val="28"/>
        </w:rPr>
      </w:pPr>
      <w:bookmarkStart w:id="791" w:name="_Toc91426411"/>
      <w:bookmarkStart w:id="792" w:name="_Toc93057704"/>
      <w:bookmarkStart w:id="793" w:name="_Toc117378189"/>
      <w:r w:rsidRPr="006F4FE6">
        <w:rPr>
          <w:rFonts w:ascii="Times New Roman" w:hAnsi="Times New Roman" w:cs="Times New Roman"/>
          <w:b/>
          <w:color w:val="auto"/>
          <w:sz w:val="28"/>
          <w:szCs w:val="28"/>
        </w:rPr>
        <w:lastRenderedPageBreak/>
        <w:t>LAMPIRAN</w:t>
      </w:r>
      <w:bookmarkEnd w:id="791"/>
      <w:bookmarkEnd w:id="792"/>
      <w:bookmarkEnd w:id="793"/>
    </w:p>
    <w:p w14:paraId="42FA22FA" w14:textId="733F1C4F" w:rsidR="00817523" w:rsidRPr="006F4FE6" w:rsidRDefault="00817523" w:rsidP="00A3447B">
      <w:pPr>
        <w:pStyle w:val="Caption"/>
        <w:keepNext/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794" w:name="_Toc93057490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1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Surat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engaju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794"/>
    </w:p>
    <w:p w14:paraId="480D03EC" w14:textId="365C5BD6" w:rsidR="00EA5F90" w:rsidRPr="006F4FE6" w:rsidRDefault="00EA5F90" w:rsidP="00A3447B">
      <w:pPr>
        <w:keepNext/>
        <w:spacing w:after="0" w:line="360" w:lineRule="auto"/>
        <w:rPr>
          <w:rFonts w:ascii="Times New Roman" w:hAnsi="Times New Roman" w:cs="Times New Roman"/>
          <w:noProof/>
        </w:rPr>
      </w:pPr>
    </w:p>
    <w:p w14:paraId="76BA1916" w14:textId="40E5662D" w:rsidR="00EA5F90" w:rsidRPr="006F4FE6" w:rsidRDefault="00EA5F90" w:rsidP="00A3447B">
      <w:pPr>
        <w:pStyle w:val="Caption"/>
        <w:keepNext/>
        <w:spacing w:after="0" w:line="360" w:lineRule="auto"/>
        <w:rPr>
          <w:rFonts w:ascii="Times New Roman" w:hAnsi="Times New Roman" w:cs="Times New Roman"/>
          <w:color w:val="auto"/>
          <w:sz w:val="24"/>
          <w:szCs w:val="24"/>
        </w:rPr>
      </w:pPr>
      <w:bookmarkStart w:id="795" w:name="_Toc93057491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2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Surat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B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alas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D15576" w:rsidRPr="006F4FE6">
        <w:rPr>
          <w:rFonts w:ascii="Times New Roman" w:hAnsi="Times New Roman" w:cs="Times New Roman"/>
          <w:color w:val="auto"/>
          <w:sz w:val="24"/>
          <w:szCs w:val="24"/>
        </w:rPr>
        <w:t>P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enerima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795"/>
    </w:p>
    <w:p w14:paraId="13477D07" w14:textId="2B171407" w:rsidR="00D15576" w:rsidRPr="006F4FE6" w:rsidRDefault="00D15576">
      <w:pPr>
        <w:rPr>
          <w:rFonts w:ascii="Times New Roman" w:hAnsi="Times New Roman" w:cs="Times New Roman"/>
          <w:b/>
          <w:bCs/>
          <w:sz w:val="18"/>
          <w:szCs w:val="18"/>
        </w:rPr>
      </w:pPr>
    </w:p>
    <w:p w14:paraId="717F7B49" w14:textId="625A37F5" w:rsidR="00982A36" w:rsidRPr="006F4FE6" w:rsidRDefault="00D15576" w:rsidP="00DB2822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bookmarkStart w:id="796" w:name="_Toc93057492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3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Hasil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Penilaia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796"/>
    </w:p>
    <w:p w14:paraId="35F36394" w14:textId="77777777" w:rsidR="005C5E84" w:rsidRPr="006F4FE6" w:rsidRDefault="005C5E84" w:rsidP="00A3447B">
      <w:pPr>
        <w:spacing w:after="0" w:line="360" w:lineRule="auto"/>
        <w:rPr>
          <w:rFonts w:ascii="Times New Roman" w:hAnsi="Times New Roman" w:cs="Times New Roman"/>
          <w:sz w:val="24"/>
          <w:szCs w:val="24"/>
        </w:rPr>
      </w:pPr>
    </w:p>
    <w:p w14:paraId="47C556AC" w14:textId="67D27D94" w:rsidR="00125CFC" w:rsidRDefault="005C5E84" w:rsidP="004F2C68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797" w:name="_Toc93057493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instrText xml:space="preserve"> SEQ Lampiran \* ARABIC </w:instrTex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FC7609">
        <w:rPr>
          <w:rFonts w:ascii="Times New Roman" w:hAnsi="Times New Roman" w:cs="Times New Roman"/>
          <w:noProof/>
          <w:color w:val="auto"/>
          <w:sz w:val="24"/>
          <w:szCs w:val="24"/>
        </w:rPr>
        <w:t>4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okumen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Yang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Terlibat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alam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PKL</w:t>
      </w:r>
      <w:bookmarkEnd w:id="797"/>
    </w:p>
    <w:p w14:paraId="7A198132" w14:textId="77777777" w:rsidR="004F2C68" w:rsidRPr="004F2C68" w:rsidRDefault="004F2C68" w:rsidP="004F2C68"/>
    <w:p w14:paraId="6108F118" w14:textId="109B9AE2" w:rsidR="004F2C68" w:rsidRDefault="004F2C68" w:rsidP="004F2C68">
      <w:pPr>
        <w:pStyle w:val="Caption"/>
        <w:keepNext/>
        <w:rPr>
          <w:rFonts w:ascii="Times New Roman" w:hAnsi="Times New Roman" w:cs="Times New Roman"/>
          <w:sz w:val="24"/>
          <w:szCs w:val="24"/>
        </w:rPr>
      </w:pP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>
        <w:rPr>
          <w:rFonts w:ascii="Times New Roman" w:hAnsi="Times New Roman" w:cs="Times New Roman"/>
          <w:color w:val="auto"/>
          <w:sz w:val="24"/>
          <w:szCs w:val="24"/>
        </w:rPr>
        <w:t>5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Sertifikat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PKL (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color w:val="auto"/>
          <w:sz w:val="24"/>
          <w:szCs w:val="24"/>
        </w:rPr>
        <w:t>)</w:t>
      </w:r>
    </w:p>
    <w:p w14:paraId="199AC1D0" w14:textId="77777777" w:rsidR="004F2C68" w:rsidRPr="004F2C68" w:rsidRDefault="004F2C68" w:rsidP="004F2C68"/>
    <w:p w14:paraId="07E71B79" w14:textId="5DAC31D4" w:rsidR="00450FD3" w:rsidRPr="004F2C68" w:rsidRDefault="00704843" w:rsidP="004F2C68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  <w:sectPr w:rsidR="00450FD3" w:rsidRPr="004F2C68" w:rsidSect="00DC7A86">
          <w:pgSz w:w="11907" w:h="16839" w:code="9"/>
          <w:pgMar w:top="1701" w:right="1701" w:bottom="1701" w:left="2268" w:header="720" w:footer="720" w:gutter="0"/>
          <w:pgNumType w:start="1"/>
          <w:cols w:space="720"/>
          <w:docGrid w:linePitch="360"/>
        </w:sectPr>
      </w:pPr>
      <w:bookmarkStart w:id="798" w:name="_Toc93057495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Lampiran </w:t>
      </w:r>
      <w:r w:rsidR="004F2C68">
        <w:rPr>
          <w:rFonts w:ascii="Times New Roman" w:hAnsi="Times New Roman" w:cs="Times New Roman"/>
          <w:color w:val="auto"/>
          <w:sz w:val="24"/>
          <w:szCs w:val="24"/>
        </w:rPr>
        <w:t>6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Dok</w:t>
      </w:r>
      <w:r w:rsidR="62BD1C63" w:rsidRPr="006F4FE6">
        <w:rPr>
          <w:rFonts w:ascii="Times New Roman" w:hAnsi="Times New Roman" w:cs="Times New Roman"/>
          <w:color w:val="auto"/>
          <w:sz w:val="24"/>
          <w:szCs w:val="24"/>
        </w:rPr>
        <w:t>u</w:t>
      </w:r>
      <w:r w:rsidRPr="006F4FE6">
        <w:rPr>
          <w:rFonts w:ascii="Times New Roman" w:hAnsi="Times New Roman" w:cs="Times New Roman"/>
          <w:color w:val="auto"/>
          <w:sz w:val="24"/>
          <w:szCs w:val="24"/>
        </w:rPr>
        <w:t>mentasi</w:t>
      </w:r>
      <w:proofErr w:type="spellEnd"/>
      <w:r w:rsidRPr="006F4FE6">
        <w:rPr>
          <w:rFonts w:ascii="Times New Roman" w:hAnsi="Times New Roman" w:cs="Times New Roman"/>
          <w:color w:val="auto"/>
          <w:sz w:val="24"/>
          <w:szCs w:val="24"/>
        </w:rPr>
        <w:t xml:space="preserve"> Ketika </w:t>
      </w:r>
      <w:proofErr w:type="spellStart"/>
      <w:r w:rsidRPr="006F4FE6">
        <w:rPr>
          <w:rFonts w:ascii="Times New Roman" w:hAnsi="Times New Roman" w:cs="Times New Roman"/>
          <w:color w:val="auto"/>
          <w:sz w:val="24"/>
          <w:szCs w:val="24"/>
        </w:rPr>
        <w:t>Beke</w:t>
      </w:r>
      <w:bookmarkEnd w:id="798"/>
      <w:r w:rsidR="004F2C68">
        <w:rPr>
          <w:rFonts w:ascii="Times New Roman" w:hAnsi="Times New Roman" w:cs="Times New Roman"/>
          <w:color w:val="auto"/>
          <w:sz w:val="24"/>
          <w:szCs w:val="24"/>
        </w:rPr>
        <w:t>rja</w:t>
      </w:r>
      <w:proofErr w:type="spellEnd"/>
    </w:p>
    <w:p w14:paraId="5C19C395" w14:textId="56CEA58A" w:rsidR="000433F5" w:rsidRPr="000433F5" w:rsidRDefault="000433F5" w:rsidP="000433F5">
      <w:pPr>
        <w:pStyle w:val="Caption"/>
        <w:keepNext/>
        <w:rPr>
          <w:rFonts w:ascii="Times New Roman" w:hAnsi="Times New Roman" w:cs="Times New Roman"/>
          <w:color w:val="auto"/>
          <w:sz w:val="24"/>
          <w:szCs w:val="24"/>
        </w:rPr>
      </w:pPr>
      <w:bookmarkStart w:id="799" w:name="_Toc93057496"/>
      <w:r w:rsidRPr="000433F5">
        <w:rPr>
          <w:rFonts w:ascii="Times New Roman" w:hAnsi="Times New Roman" w:cs="Times New Roman"/>
          <w:color w:val="auto"/>
          <w:sz w:val="24"/>
          <w:szCs w:val="24"/>
        </w:rPr>
        <w:lastRenderedPageBreak/>
        <w:t xml:space="preserve">Lampiran </w:t>
      </w:r>
      <w:r w:rsidR="004F2C68">
        <w:rPr>
          <w:rFonts w:ascii="Times New Roman" w:hAnsi="Times New Roman" w:cs="Times New Roman"/>
          <w:color w:val="auto"/>
          <w:sz w:val="24"/>
          <w:szCs w:val="24"/>
        </w:rPr>
        <w:t>7</w:t>
      </w:r>
      <w:r w:rsidRPr="000433F5">
        <w:rPr>
          <w:rFonts w:ascii="Times New Roman" w:hAnsi="Times New Roman" w:cs="Times New Roman"/>
          <w:color w:val="auto"/>
          <w:sz w:val="24"/>
          <w:szCs w:val="24"/>
        </w:rPr>
        <w:t xml:space="preserve"> Curriculum Vitae</w:t>
      </w:r>
      <w:bookmarkEnd w:id="0"/>
      <w:bookmarkEnd w:id="799"/>
    </w:p>
    <w:sectPr w:rsidR="000433F5" w:rsidRPr="000433F5" w:rsidSect="009A3514">
      <w:pgSz w:w="11907" w:h="16839" w:code="9"/>
      <w:pgMar w:top="1701" w:right="1701" w:bottom="1701" w:left="2268" w:header="720" w:footer="720" w:gutter="0"/>
      <w:pgNumType w:start="45"/>
      <w:cols w:space="720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EFF17EB" w14:textId="77777777" w:rsidR="008718F1" w:rsidRDefault="008718F1" w:rsidP="0053066D">
      <w:pPr>
        <w:spacing w:after="0" w:line="240" w:lineRule="auto"/>
      </w:pPr>
      <w:r>
        <w:separator/>
      </w:r>
    </w:p>
  </w:endnote>
  <w:endnote w:type="continuationSeparator" w:id="0">
    <w:p w14:paraId="214F658D" w14:textId="77777777" w:rsidR="008718F1" w:rsidRDefault="008718F1" w:rsidP="0053066D">
      <w:pPr>
        <w:spacing w:after="0" w:line="240" w:lineRule="auto"/>
      </w:pPr>
      <w:r>
        <w:continuationSeparator/>
      </w:r>
    </w:p>
  </w:endnote>
  <w:endnote w:type="continuationNotice" w:id="1">
    <w:p w14:paraId="1CFBE840" w14:textId="77777777" w:rsidR="008718F1" w:rsidRDefault="008718F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Yu Gothic Light"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  <w:font w:name="Yu Mincho">
    <w:charset w:val="80"/>
    <w:family w:val="roman"/>
    <w:pitch w:val="variable"/>
    <w:sig w:usb0="800002E7" w:usb1="2AC7FCFF" w:usb2="00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571867B" w14:textId="3ED3C9FC" w:rsidR="0023548E" w:rsidRDefault="0023548E">
    <w:pPr>
      <w:pStyle w:val="Footer"/>
      <w:jc w:val="center"/>
    </w:pPr>
  </w:p>
  <w:p w14:paraId="6343AA85" w14:textId="77777777" w:rsidR="00EB0A85" w:rsidRDefault="00EB0A85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961648050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FB4178" w14:textId="3D759811" w:rsidR="009A3514" w:rsidRDefault="009A3514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269E52C" w14:textId="3F2BA718" w:rsidR="0053066D" w:rsidRDefault="0053066D" w:rsidP="004F2C68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610F06E" w14:textId="311338F9" w:rsidR="00B37C0F" w:rsidRDefault="00B37C0F">
    <w:pPr>
      <w:pStyle w:val="Footer"/>
      <w:jc w:val="center"/>
    </w:pPr>
  </w:p>
  <w:p w14:paraId="48034493" w14:textId="77777777" w:rsidR="00EA5DEA" w:rsidRDefault="00EA5DEA">
    <w:pPr>
      <w:pStyle w:val="Foo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732131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ED7A802" w14:textId="2CA5DB99" w:rsidR="00CB1321" w:rsidRDefault="00CB132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89D30C9" w14:textId="77777777" w:rsidR="009A3514" w:rsidRDefault="009A3514" w:rsidP="004F2C6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36B9F70" w14:textId="77777777" w:rsidR="008718F1" w:rsidRDefault="008718F1" w:rsidP="0053066D">
      <w:pPr>
        <w:spacing w:after="0" w:line="240" w:lineRule="auto"/>
      </w:pPr>
      <w:r>
        <w:separator/>
      </w:r>
    </w:p>
  </w:footnote>
  <w:footnote w:type="continuationSeparator" w:id="0">
    <w:p w14:paraId="1BDFEB3D" w14:textId="77777777" w:rsidR="008718F1" w:rsidRDefault="008718F1" w:rsidP="0053066D">
      <w:pPr>
        <w:spacing w:after="0" w:line="240" w:lineRule="auto"/>
      </w:pPr>
      <w:r>
        <w:continuationSeparator/>
      </w:r>
    </w:p>
  </w:footnote>
  <w:footnote w:type="continuationNotice" w:id="1">
    <w:p w14:paraId="3CE767DD" w14:textId="77777777" w:rsidR="008718F1" w:rsidRDefault="008718F1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EBC67AC"/>
    <w:multiLevelType w:val="hybridMultilevel"/>
    <w:tmpl w:val="02E6A324"/>
    <w:lvl w:ilvl="0" w:tplc="4B1E3A1C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A45538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2" w15:restartNumberingAfterBreak="0">
    <w:nsid w:val="1E9A3FE0"/>
    <w:multiLevelType w:val="hybridMultilevel"/>
    <w:tmpl w:val="E1900BD2"/>
    <w:lvl w:ilvl="0" w:tplc="035061F2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1D52CEB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245A5663"/>
    <w:multiLevelType w:val="multilevel"/>
    <w:tmpl w:val="0421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58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208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59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309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60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410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680" w:hanging="1440"/>
      </w:pPr>
      <w:rPr>
        <w:rFonts w:hint="default"/>
      </w:rPr>
    </w:lvl>
  </w:abstractNum>
  <w:abstractNum w:abstractNumId="5" w15:restartNumberingAfterBreak="0">
    <w:nsid w:val="49F04677"/>
    <w:multiLevelType w:val="hybridMultilevel"/>
    <w:tmpl w:val="01F21C2E"/>
    <w:lvl w:ilvl="0" w:tplc="881AEF86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598C187E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77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7" w15:restartNumberingAfterBreak="0">
    <w:nsid w:val="5D1B1897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432" w:hanging="432"/>
      </w:pPr>
    </w:lvl>
    <w:lvl w:ilvl="2">
      <w:start w:val="1"/>
      <w:numFmt w:val="decimal"/>
      <w:lvlText w:val="%1.%2.%3."/>
      <w:lvlJc w:val="left"/>
      <w:pPr>
        <w:ind w:left="50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608A4FBA"/>
    <w:multiLevelType w:val="hybridMultilevel"/>
    <w:tmpl w:val="1EE0FB08"/>
    <w:lvl w:ilvl="0" w:tplc="06D45C14">
      <w:start w:val="1"/>
      <w:numFmt w:val="decimal"/>
      <w:lvlText w:val="%1."/>
      <w:lvlJc w:val="left"/>
      <w:pPr>
        <w:ind w:left="720" w:hanging="360"/>
      </w:pPr>
      <w:rPr>
        <w:rFonts w:ascii="Times New Roman" w:eastAsiaTheme="minorHAnsi" w:hAnsi="Times New Roman" w:cs="Times New Roman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3FB5634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0" w15:restartNumberingAfterBreak="0">
    <w:nsid w:val="68F430A6"/>
    <w:multiLevelType w:val="hybridMultilevel"/>
    <w:tmpl w:val="1480EF3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D0228E0"/>
    <w:multiLevelType w:val="multilevel"/>
    <w:tmpl w:val="1A129C8A"/>
    <w:lvl w:ilvl="0">
      <w:start w:val="1"/>
      <w:numFmt w:val="decimal"/>
      <w:lvlText w:val="%1."/>
      <w:lvlJc w:val="left"/>
      <w:pPr>
        <w:ind w:left="360" w:hanging="360"/>
      </w:pPr>
      <w:rPr>
        <w:color w:val="FFFFFF" w:themeColor="background1"/>
      </w:r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2" w15:restartNumberingAfterBreak="0">
    <w:nsid w:val="6F6B3953"/>
    <w:multiLevelType w:val="multilevel"/>
    <w:tmpl w:val="0421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76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13" w15:restartNumberingAfterBreak="0">
    <w:nsid w:val="764876B7"/>
    <w:multiLevelType w:val="multilevel"/>
    <w:tmpl w:val="476A0760"/>
    <w:lvl w:ilvl="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  <w:b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4" w15:restartNumberingAfterBreak="0">
    <w:nsid w:val="7DF6204A"/>
    <w:multiLevelType w:val="multilevel"/>
    <w:tmpl w:val="573031C4"/>
    <w:lvl w:ilvl="0">
      <w:start w:val="2"/>
      <w:numFmt w:val="decimal"/>
      <w:lvlText w:val="%1.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360" w:hanging="360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720" w:hanging="720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720" w:hanging="720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080" w:hanging="1080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1440" w:hanging="1440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1800" w:hanging="1800"/>
      </w:pPr>
      <w:rPr>
        <w:rFonts w:hint="default"/>
      </w:rPr>
    </w:lvl>
  </w:abstractNum>
  <w:abstractNum w:abstractNumId="15" w15:restartNumberingAfterBreak="0">
    <w:nsid w:val="7E752EE7"/>
    <w:multiLevelType w:val="multilevel"/>
    <w:tmpl w:val="0421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16" w15:restartNumberingAfterBreak="0">
    <w:nsid w:val="7E821762"/>
    <w:multiLevelType w:val="multilevel"/>
    <w:tmpl w:val="0409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 w16cid:durableId="307318847">
    <w:abstractNumId w:val="16"/>
  </w:num>
  <w:num w:numId="2" w16cid:durableId="332492607">
    <w:abstractNumId w:val="14"/>
  </w:num>
  <w:num w:numId="3" w16cid:durableId="2001612581">
    <w:abstractNumId w:val="9"/>
  </w:num>
  <w:num w:numId="4" w16cid:durableId="2063282471">
    <w:abstractNumId w:val="13"/>
  </w:num>
  <w:num w:numId="5" w16cid:durableId="1805536948">
    <w:abstractNumId w:val="7"/>
  </w:num>
  <w:num w:numId="6" w16cid:durableId="590895272">
    <w:abstractNumId w:val="3"/>
  </w:num>
  <w:num w:numId="7" w16cid:durableId="646322990">
    <w:abstractNumId w:val="1"/>
  </w:num>
  <w:num w:numId="8" w16cid:durableId="268320633">
    <w:abstractNumId w:val="15"/>
  </w:num>
  <w:num w:numId="9" w16cid:durableId="982275548">
    <w:abstractNumId w:val="6"/>
  </w:num>
  <w:num w:numId="10" w16cid:durableId="225460776">
    <w:abstractNumId w:val="11"/>
  </w:num>
  <w:num w:numId="11" w16cid:durableId="378288670">
    <w:abstractNumId w:val="4"/>
  </w:num>
  <w:num w:numId="12" w16cid:durableId="576788009">
    <w:abstractNumId w:val="8"/>
  </w:num>
  <w:num w:numId="13" w16cid:durableId="1335298479">
    <w:abstractNumId w:val="2"/>
  </w:num>
  <w:num w:numId="14" w16cid:durableId="1184706433">
    <w:abstractNumId w:val="0"/>
  </w:num>
  <w:num w:numId="15" w16cid:durableId="1991128777">
    <w:abstractNumId w:val="10"/>
  </w:num>
  <w:num w:numId="16" w16cid:durableId="1538473364">
    <w:abstractNumId w:val="12"/>
  </w:num>
  <w:num w:numId="17" w16cid:durableId="2032022509">
    <w:abstractNumId w:val="5"/>
  </w:num>
  <w:numIdMacAtCleanup w:val="16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hideGrammaticalErrors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A06C3"/>
    <w:rsid w:val="00000289"/>
    <w:rsid w:val="00000889"/>
    <w:rsid w:val="000011BC"/>
    <w:rsid w:val="000011C4"/>
    <w:rsid w:val="000019FB"/>
    <w:rsid w:val="000049A8"/>
    <w:rsid w:val="000061BD"/>
    <w:rsid w:val="00012C95"/>
    <w:rsid w:val="0001445A"/>
    <w:rsid w:val="00014462"/>
    <w:rsid w:val="00015B77"/>
    <w:rsid w:val="00016350"/>
    <w:rsid w:val="000167DE"/>
    <w:rsid w:val="00016B1E"/>
    <w:rsid w:val="00017F9C"/>
    <w:rsid w:val="00023780"/>
    <w:rsid w:val="00023A69"/>
    <w:rsid w:val="00023A6A"/>
    <w:rsid w:val="00024241"/>
    <w:rsid w:val="00031642"/>
    <w:rsid w:val="000336C8"/>
    <w:rsid w:val="00037724"/>
    <w:rsid w:val="000410C0"/>
    <w:rsid w:val="000433F5"/>
    <w:rsid w:val="00043E33"/>
    <w:rsid w:val="000465AC"/>
    <w:rsid w:val="00047D16"/>
    <w:rsid w:val="00051D4B"/>
    <w:rsid w:val="00053306"/>
    <w:rsid w:val="00053567"/>
    <w:rsid w:val="00055C9A"/>
    <w:rsid w:val="00056395"/>
    <w:rsid w:val="00057C6C"/>
    <w:rsid w:val="00061047"/>
    <w:rsid w:val="000625FC"/>
    <w:rsid w:val="00070B7F"/>
    <w:rsid w:val="00071907"/>
    <w:rsid w:val="00071B14"/>
    <w:rsid w:val="000725D9"/>
    <w:rsid w:val="0007389F"/>
    <w:rsid w:val="00076246"/>
    <w:rsid w:val="00076A68"/>
    <w:rsid w:val="00076CFC"/>
    <w:rsid w:val="00081B82"/>
    <w:rsid w:val="00082A3C"/>
    <w:rsid w:val="000832CD"/>
    <w:rsid w:val="00083B76"/>
    <w:rsid w:val="00085196"/>
    <w:rsid w:val="00086C75"/>
    <w:rsid w:val="00087D80"/>
    <w:rsid w:val="00094A07"/>
    <w:rsid w:val="0009553F"/>
    <w:rsid w:val="00095D10"/>
    <w:rsid w:val="00097D9A"/>
    <w:rsid w:val="000A02CA"/>
    <w:rsid w:val="000A0BCE"/>
    <w:rsid w:val="000A15A3"/>
    <w:rsid w:val="000A22C0"/>
    <w:rsid w:val="000A265B"/>
    <w:rsid w:val="000A45DA"/>
    <w:rsid w:val="000A4B4C"/>
    <w:rsid w:val="000A6743"/>
    <w:rsid w:val="000B0181"/>
    <w:rsid w:val="000B0CB9"/>
    <w:rsid w:val="000B1823"/>
    <w:rsid w:val="000B18C4"/>
    <w:rsid w:val="000B18F9"/>
    <w:rsid w:val="000B1EC8"/>
    <w:rsid w:val="000B25D7"/>
    <w:rsid w:val="000B3692"/>
    <w:rsid w:val="000B6084"/>
    <w:rsid w:val="000C0208"/>
    <w:rsid w:val="000C04E8"/>
    <w:rsid w:val="000C10AB"/>
    <w:rsid w:val="000C1CDA"/>
    <w:rsid w:val="000C5C17"/>
    <w:rsid w:val="000C6204"/>
    <w:rsid w:val="000C6463"/>
    <w:rsid w:val="000C7FFE"/>
    <w:rsid w:val="000D4FED"/>
    <w:rsid w:val="000D5975"/>
    <w:rsid w:val="000D5C83"/>
    <w:rsid w:val="000D75DD"/>
    <w:rsid w:val="000E2A30"/>
    <w:rsid w:val="000E3B4E"/>
    <w:rsid w:val="000E54AE"/>
    <w:rsid w:val="000E5ACA"/>
    <w:rsid w:val="000F20BC"/>
    <w:rsid w:val="000F28C5"/>
    <w:rsid w:val="000F7E88"/>
    <w:rsid w:val="00101988"/>
    <w:rsid w:val="0010368A"/>
    <w:rsid w:val="001056D6"/>
    <w:rsid w:val="00106E84"/>
    <w:rsid w:val="00110405"/>
    <w:rsid w:val="0011114D"/>
    <w:rsid w:val="001115F0"/>
    <w:rsid w:val="001136A1"/>
    <w:rsid w:val="00116257"/>
    <w:rsid w:val="001164F5"/>
    <w:rsid w:val="00117F19"/>
    <w:rsid w:val="0012003B"/>
    <w:rsid w:val="0012012F"/>
    <w:rsid w:val="001220D0"/>
    <w:rsid w:val="00124DFD"/>
    <w:rsid w:val="00125CFC"/>
    <w:rsid w:val="001268C4"/>
    <w:rsid w:val="00127972"/>
    <w:rsid w:val="001314BE"/>
    <w:rsid w:val="00133BF7"/>
    <w:rsid w:val="00134531"/>
    <w:rsid w:val="001351F6"/>
    <w:rsid w:val="00137597"/>
    <w:rsid w:val="001408A6"/>
    <w:rsid w:val="00141822"/>
    <w:rsid w:val="00141C1D"/>
    <w:rsid w:val="00141D74"/>
    <w:rsid w:val="0014511A"/>
    <w:rsid w:val="001453BD"/>
    <w:rsid w:val="00147169"/>
    <w:rsid w:val="00147571"/>
    <w:rsid w:val="0014789F"/>
    <w:rsid w:val="001518FA"/>
    <w:rsid w:val="00152848"/>
    <w:rsid w:val="001530E7"/>
    <w:rsid w:val="00153AD0"/>
    <w:rsid w:val="001545AF"/>
    <w:rsid w:val="00157F55"/>
    <w:rsid w:val="00160E08"/>
    <w:rsid w:val="0016185F"/>
    <w:rsid w:val="00162B1D"/>
    <w:rsid w:val="00162CB3"/>
    <w:rsid w:val="00163633"/>
    <w:rsid w:val="0016499F"/>
    <w:rsid w:val="00165C73"/>
    <w:rsid w:val="001707DE"/>
    <w:rsid w:val="00170981"/>
    <w:rsid w:val="001709DD"/>
    <w:rsid w:val="0017125C"/>
    <w:rsid w:val="001721D1"/>
    <w:rsid w:val="00172ED6"/>
    <w:rsid w:val="001816AC"/>
    <w:rsid w:val="00186E9E"/>
    <w:rsid w:val="00187A8B"/>
    <w:rsid w:val="00190560"/>
    <w:rsid w:val="0019057B"/>
    <w:rsid w:val="0019181F"/>
    <w:rsid w:val="0019656C"/>
    <w:rsid w:val="001A378C"/>
    <w:rsid w:val="001A5887"/>
    <w:rsid w:val="001A796A"/>
    <w:rsid w:val="001B241F"/>
    <w:rsid w:val="001B6BB1"/>
    <w:rsid w:val="001C3940"/>
    <w:rsid w:val="001C4369"/>
    <w:rsid w:val="001C687C"/>
    <w:rsid w:val="001C6FEA"/>
    <w:rsid w:val="001C70A8"/>
    <w:rsid w:val="001D08DB"/>
    <w:rsid w:val="001D0938"/>
    <w:rsid w:val="001D13EF"/>
    <w:rsid w:val="001D1822"/>
    <w:rsid w:val="001D384E"/>
    <w:rsid w:val="001D7965"/>
    <w:rsid w:val="001E0BFC"/>
    <w:rsid w:val="001E2303"/>
    <w:rsid w:val="001E333F"/>
    <w:rsid w:val="001E4683"/>
    <w:rsid w:val="001E483D"/>
    <w:rsid w:val="001E4A46"/>
    <w:rsid w:val="001E5475"/>
    <w:rsid w:val="001E5908"/>
    <w:rsid w:val="001E7EA9"/>
    <w:rsid w:val="001F35CA"/>
    <w:rsid w:val="001F761B"/>
    <w:rsid w:val="002021BB"/>
    <w:rsid w:val="00202306"/>
    <w:rsid w:val="00202B7D"/>
    <w:rsid w:val="00202DE3"/>
    <w:rsid w:val="00203E15"/>
    <w:rsid w:val="00205519"/>
    <w:rsid w:val="00207069"/>
    <w:rsid w:val="002071F9"/>
    <w:rsid w:val="00210E88"/>
    <w:rsid w:val="00211113"/>
    <w:rsid w:val="002127DE"/>
    <w:rsid w:val="00212CFE"/>
    <w:rsid w:val="0021497D"/>
    <w:rsid w:val="0021602F"/>
    <w:rsid w:val="002162AA"/>
    <w:rsid w:val="00217D2B"/>
    <w:rsid w:val="00220772"/>
    <w:rsid w:val="00220D16"/>
    <w:rsid w:val="0022182D"/>
    <w:rsid w:val="0022345E"/>
    <w:rsid w:val="00224F5F"/>
    <w:rsid w:val="002250BB"/>
    <w:rsid w:val="002257E4"/>
    <w:rsid w:val="002273F9"/>
    <w:rsid w:val="002274D5"/>
    <w:rsid w:val="002276A3"/>
    <w:rsid w:val="00231D65"/>
    <w:rsid w:val="00232004"/>
    <w:rsid w:val="0023313F"/>
    <w:rsid w:val="0023548E"/>
    <w:rsid w:val="00240A3A"/>
    <w:rsid w:val="00240E38"/>
    <w:rsid w:val="0024272B"/>
    <w:rsid w:val="00242ACE"/>
    <w:rsid w:val="002431E4"/>
    <w:rsid w:val="00244D9D"/>
    <w:rsid w:val="00245115"/>
    <w:rsid w:val="00250715"/>
    <w:rsid w:val="00250851"/>
    <w:rsid w:val="00250F5F"/>
    <w:rsid w:val="00252485"/>
    <w:rsid w:val="00253C2D"/>
    <w:rsid w:val="002540E7"/>
    <w:rsid w:val="00254EFD"/>
    <w:rsid w:val="0025664A"/>
    <w:rsid w:val="0025744B"/>
    <w:rsid w:val="00257A8A"/>
    <w:rsid w:val="00262359"/>
    <w:rsid w:val="0026287B"/>
    <w:rsid w:val="00263452"/>
    <w:rsid w:val="00265145"/>
    <w:rsid w:val="0026554B"/>
    <w:rsid w:val="00265938"/>
    <w:rsid w:val="002659CA"/>
    <w:rsid w:val="002707F5"/>
    <w:rsid w:val="00271746"/>
    <w:rsid w:val="002728F3"/>
    <w:rsid w:val="0027414E"/>
    <w:rsid w:val="00274A79"/>
    <w:rsid w:val="00276748"/>
    <w:rsid w:val="002828E2"/>
    <w:rsid w:val="0028427E"/>
    <w:rsid w:val="002869CA"/>
    <w:rsid w:val="002878F2"/>
    <w:rsid w:val="00287B21"/>
    <w:rsid w:val="00287BA6"/>
    <w:rsid w:val="002900BD"/>
    <w:rsid w:val="002903D3"/>
    <w:rsid w:val="0029082B"/>
    <w:rsid w:val="00290E54"/>
    <w:rsid w:val="0029159A"/>
    <w:rsid w:val="00293126"/>
    <w:rsid w:val="00295603"/>
    <w:rsid w:val="00295E53"/>
    <w:rsid w:val="002A0ECA"/>
    <w:rsid w:val="002A1159"/>
    <w:rsid w:val="002A1EA0"/>
    <w:rsid w:val="002A2170"/>
    <w:rsid w:val="002A22B7"/>
    <w:rsid w:val="002B3645"/>
    <w:rsid w:val="002B3DC9"/>
    <w:rsid w:val="002B57C6"/>
    <w:rsid w:val="002B6B1E"/>
    <w:rsid w:val="002B6B2F"/>
    <w:rsid w:val="002C4300"/>
    <w:rsid w:val="002C608C"/>
    <w:rsid w:val="002D03BD"/>
    <w:rsid w:val="002D05DB"/>
    <w:rsid w:val="002D0653"/>
    <w:rsid w:val="002D09A7"/>
    <w:rsid w:val="002D5278"/>
    <w:rsid w:val="002D5D47"/>
    <w:rsid w:val="002D5DD6"/>
    <w:rsid w:val="002E1246"/>
    <w:rsid w:val="002E3278"/>
    <w:rsid w:val="002E3E9D"/>
    <w:rsid w:val="002E7F9D"/>
    <w:rsid w:val="002F1DA0"/>
    <w:rsid w:val="002F3758"/>
    <w:rsid w:val="002F58FC"/>
    <w:rsid w:val="00301C4C"/>
    <w:rsid w:val="00301C75"/>
    <w:rsid w:val="00302E8C"/>
    <w:rsid w:val="003034A6"/>
    <w:rsid w:val="00303E52"/>
    <w:rsid w:val="00304704"/>
    <w:rsid w:val="003060DC"/>
    <w:rsid w:val="00307750"/>
    <w:rsid w:val="00307C27"/>
    <w:rsid w:val="00312F7E"/>
    <w:rsid w:val="0031674C"/>
    <w:rsid w:val="00320C65"/>
    <w:rsid w:val="00320FC2"/>
    <w:rsid w:val="003227CA"/>
    <w:rsid w:val="003229C4"/>
    <w:rsid w:val="00323F3F"/>
    <w:rsid w:val="00324A61"/>
    <w:rsid w:val="00331617"/>
    <w:rsid w:val="003362A3"/>
    <w:rsid w:val="00337A32"/>
    <w:rsid w:val="00340842"/>
    <w:rsid w:val="0034133C"/>
    <w:rsid w:val="00343729"/>
    <w:rsid w:val="0034452E"/>
    <w:rsid w:val="00344B6A"/>
    <w:rsid w:val="0034590E"/>
    <w:rsid w:val="00346E9D"/>
    <w:rsid w:val="00347EC0"/>
    <w:rsid w:val="00347F9E"/>
    <w:rsid w:val="00350F69"/>
    <w:rsid w:val="003513FE"/>
    <w:rsid w:val="00351ABF"/>
    <w:rsid w:val="00354244"/>
    <w:rsid w:val="003546CF"/>
    <w:rsid w:val="00356D08"/>
    <w:rsid w:val="003570F4"/>
    <w:rsid w:val="00357980"/>
    <w:rsid w:val="00357A6B"/>
    <w:rsid w:val="0036197E"/>
    <w:rsid w:val="0036258F"/>
    <w:rsid w:val="00362991"/>
    <w:rsid w:val="00366BDF"/>
    <w:rsid w:val="00367597"/>
    <w:rsid w:val="003723CA"/>
    <w:rsid w:val="00373DA0"/>
    <w:rsid w:val="00374D91"/>
    <w:rsid w:val="00374E3B"/>
    <w:rsid w:val="00376812"/>
    <w:rsid w:val="00376853"/>
    <w:rsid w:val="00376917"/>
    <w:rsid w:val="00380091"/>
    <w:rsid w:val="003803B0"/>
    <w:rsid w:val="00381D75"/>
    <w:rsid w:val="0038211F"/>
    <w:rsid w:val="00382F8E"/>
    <w:rsid w:val="00383416"/>
    <w:rsid w:val="003834F6"/>
    <w:rsid w:val="00383D1A"/>
    <w:rsid w:val="003907B0"/>
    <w:rsid w:val="00390F59"/>
    <w:rsid w:val="00393C22"/>
    <w:rsid w:val="00396DD8"/>
    <w:rsid w:val="003A003D"/>
    <w:rsid w:val="003A15FA"/>
    <w:rsid w:val="003A1D3A"/>
    <w:rsid w:val="003A249A"/>
    <w:rsid w:val="003A69D7"/>
    <w:rsid w:val="003B03E6"/>
    <w:rsid w:val="003B169B"/>
    <w:rsid w:val="003B37BD"/>
    <w:rsid w:val="003B3C60"/>
    <w:rsid w:val="003B799A"/>
    <w:rsid w:val="003C2B0E"/>
    <w:rsid w:val="003C3631"/>
    <w:rsid w:val="003C3D71"/>
    <w:rsid w:val="003D0D2A"/>
    <w:rsid w:val="003D0E92"/>
    <w:rsid w:val="003D104B"/>
    <w:rsid w:val="003D252B"/>
    <w:rsid w:val="003D2D8B"/>
    <w:rsid w:val="003D3892"/>
    <w:rsid w:val="003D3F6F"/>
    <w:rsid w:val="003D537C"/>
    <w:rsid w:val="003D608C"/>
    <w:rsid w:val="003D7521"/>
    <w:rsid w:val="003D7B34"/>
    <w:rsid w:val="003E12BD"/>
    <w:rsid w:val="003E275E"/>
    <w:rsid w:val="003E334D"/>
    <w:rsid w:val="003E5549"/>
    <w:rsid w:val="003E6BFE"/>
    <w:rsid w:val="003E779B"/>
    <w:rsid w:val="003F4332"/>
    <w:rsid w:val="003F489C"/>
    <w:rsid w:val="0040010E"/>
    <w:rsid w:val="00402A99"/>
    <w:rsid w:val="00403E68"/>
    <w:rsid w:val="004047AC"/>
    <w:rsid w:val="00404B4E"/>
    <w:rsid w:val="00407354"/>
    <w:rsid w:val="00407390"/>
    <w:rsid w:val="0040780E"/>
    <w:rsid w:val="0041080A"/>
    <w:rsid w:val="00410C60"/>
    <w:rsid w:val="00411297"/>
    <w:rsid w:val="00413C09"/>
    <w:rsid w:val="004141C2"/>
    <w:rsid w:val="004152CC"/>
    <w:rsid w:val="0041596C"/>
    <w:rsid w:val="00415B4B"/>
    <w:rsid w:val="00416769"/>
    <w:rsid w:val="00421442"/>
    <w:rsid w:val="00424DD9"/>
    <w:rsid w:val="004256DE"/>
    <w:rsid w:val="004265B1"/>
    <w:rsid w:val="00426E8D"/>
    <w:rsid w:val="004307D5"/>
    <w:rsid w:val="004314B7"/>
    <w:rsid w:val="00431F3C"/>
    <w:rsid w:val="00435584"/>
    <w:rsid w:val="00435EF3"/>
    <w:rsid w:val="00436B5B"/>
    <w:rsid w:val="00436C19"/>
    <w:rsid w:val="004377A7"/>
    <w:rsid w:val="004401C9"/>
    <w:rsid w:val="0044071F"/>
    <w:rsid w:val="00443B61"/>
    <w:rsid w:val="0044445E"/>
    <w:rsid w:val="00444919"/>
    <w:rsid w:val="00445AEF"/>
    <w:rsid w:val="00445B6B"/>
    <w:rsid w:val="00447F02"/>
    <w:rsid w:val="00450CE6"/>
    <w:rsid w:val="00450FD3"/>
    <w:rsid w:val="00452A62"/>
    <w:rsid w:val="00453886"/>
    <w:rsid w:val="00456431"/>
    <w:rsid w:val="00456563"/>
    <w:rsid w:val="00460AA0"/>
    <w:rsid w:val="00460B25"/>
    <w:rsid w:val="00462352"/>
    <w:rsid w:val="00464E34"/>
    <w:rsid w:val="00467F62"/>
    <w:rsid w:val="00472AF3"/>
    <w:rsid w:val="00472D61"/>
    <w:rsid w:val="00474DC4"/>
    <w:rsid w:val="00480571"/>
    <w:rsid w:val="00481405"/>
    <w:rsid w:val="00482BD7"/>
    <w:rsid w:val="004846A6"/>
    <w:rsid w:val="00485250"/>
    <w:rsid w:val="00486D44"/>
    <w:rsid w:val="00486D5E"/>
    <w:rsid w:val="00487C30"/>
    <w:rsid w:val="00490BE7"/>
    <w:rsid w:val="00490EEB"/>
    <w:rsid w:val="004921E7"/>
    <w:rsid w:val="0049240F"/>
    <w:rsid w:val="0049268C"/>
    <w:rsid w:val="00495D77"/>
    <w:rsid w:val="00495E71"/>
    <w:rsid w:val="00496981"/>
    <w:rsid w:val="00496EDB"/>
    <w:rsid w:val="004977FE"/>
    <w:rsid w:val="004979A3"/>
    <w:rsid w:val="004A53CE"/>
    <w:rsid w:val="004B3334"/>
    <w:rsid w:val="004B3473"/>
    <w:rsid w:val="004B4701"/>
    <w:rsid w:val="004C0624"/>
    <w:rsid w:val="004C0685"/>
    <w:rsid w:val="004C51DB"/>
    <w:rsid w:val="004C6D37"/>
    <w:rsid w:val="004C7092"/>
    <w:rsid w:val="004C7E2D"/>
    <w:rsid w:val="004D0473"/>
    <w:rsid w:val="004D07A0"/>
    <w:rsid w:val="004D0991"/>
    <w:rsid w:val="004D31E7"/>
    <w:rsid w:val="004D4A5F"/>
    <w:rsid w:val="004D4C7E"/>
    <w:rsid w:val="004D57EF"/>
    <w:rsid w:val="004D5BAE"/>
    <w:rsid w:val="004D7269"/>
    <w:rsid w:val="004D79AA"/>
    <w:rsid w:val="004E1BF9"/>
    <w:rsid w:val="004E4138"/>
    <w:rsid w:val="004E4537"/>
    <w:rsid w:val="004E4930"/>
    <w:rsid w:val="004E5205"/>
    <w:rsid w:val="004E5AE6"/>
    <w:rsid w:val="004E66AD"/>
    <w:rsid w:val="004E7269"/>
    <w:rsid w:val="004F1E3D"/>
    <w:rsid w:val="004F2C68"/>
    <w:rsid w:val="004F4EED"/>
    <w:rsid w:val="004F6692"/>
    <w:rsid w:val="004F6940"/>
    <w:rsid w:val="004F7B63"/>
    <w:rsid w:val="00500D4D"/>
    <w:rsid w:val="00502368"/>
    <w:rsid w:val="0050461F"/>
    <w:rsid w:val="0050478D"/>
    <w:rsid w:val="0050640A"/>
    <w:rsid w:val="00507177"/>
    <w:rsid w:val="0050746C"/>
    <w:rsid w:val="00511068"/>
    <w:rsid w:val="00513669"/>
    <w:rsid w:val="00513825"/>
    <w:rsid w:val="0051615F"/>
    <w:rsid w:val="0051689C"/>
    <w:rsid w:val="00520E06"/>
    <w:rsid w:val="0052298B"/>
    <w:rsid w:val="0052527B"/>
    <w:rsid w:val="00525EE6"/>
    <w:rsid w:val="0053066D"/>
    <w:rsid w:val="00531DB4"/>
    <w:rsid w:val="005328DD"/>
    <w:rsid w:val="00532C8A"/>
    <w:rsid w:val="005408D2"/>
    <w:rsid w:val="005409B9"/>
    <w:rsid w:val="00540F6F"/>
    <w:rsid w:val="005423D3"/>
    <w:rsid w:val="00542B7C"/>
    <w:rsid w:val="0054375A"/>
    <w:rsid w:val="00543C29"/>
    <w:rsid w:val="00544458"/>
    <w:rsid w:val="00544BBE"/>
    <w:rsid w:val="00545C91"/>
    <w:rsid w:val="00546A35"/>
    <w:rsid w:val="0054791D"/>
    <w:rsid w:val="0055059C"/>
    <w:rsid w:val="00552663"/>
    <w:rsid w:val="00552756"/>
    <w:rsid w:val="005534CD"/>
    <w:rsid w:val="00560359"/>
    <w:rsid w:val="00560788"/>
    <w:rsid w:val="005608F1"/>
    <w:rsid w:val="00561C9B"/>
    <w:rsid w:val="00561D17"/>
    <w:rsid w:val="00564D6D"/>
    <w:rsid w:val="00566F52"/>
    <w:rsid w:val="00571EC3"/>
    <w:rsid w:val="0057229F"/>
    <w:rsid w:val="00572EE3"/>
    <w:rsid w:val="0057315B"/>
    <w:rsid w:val="00574B7B"/>
    <w:rsid w:val="00574E3F"/>
    <w:rsid w:val="00574E5E"/>
    <w:rsid w:val="005770D1"/>
    <w:rsid w:val="005805C8"/>
    <w:rsid w:val="005831F0"/>
    <w:rsid w:val="005838E8"/>
    <w:rsid w:val="00583B8B"/>
    <w:rsid w:val="00586655"/>
    <w:rsid w:val="005900A3"/>
    <w:rsid w:val="00590755"/>
    <w:rsid w:val="00591788"/>
    <w:rsid w:val="0059409C"/>
    <w:rsid w:val="00594AEB"/>
    <w:rsid w:val="0059598E"/>
    <w:rsid w:val="005972B1"/>
    <w:rsid w:val="005A1A11"/>
    <w:rsid w:val="005A3121"/>
    <w:rsid w:val="005A36A1"/>
    <w:rsid w:val="005A390C"/>
    <w:rsid w:val="005A56BD"/>
    <w:rsid w:val="005A6D8F"/>
    <w:rsid w:val="005A759C"/>
    <w:rsid w:val="005B1B51"/>
    <w:rsid w:val="005B350A"/>
    <w:rsid w:val="005B4306"/>
    <w:rsid w:val="005B5E4C"/>
    <w:rsid w:val="005B6D05"/>
    <w:rsid w:val="005C5E84"/>
    <w:rsid w:val="005C7B76"/>
    <w:rsid w:val="005D02D4"/>
    <w:rsid w:val="005D0328"/>
    <w:rsid w:val="005D3FCA"/>
    <w:rsid w:val="005D4B0C"/>
    <w:rsid w:val="005D502C"/>
    <w:rsid w:val="005D686E"/>
    <w:rsid w:val="005E03AB"/>
    <w:rsid w:val="005E171D"/>
    <w:rsid w:val="005E378E"/>
    <w:rsid w:val="005E4B9C"/>
    <w:rsid w:val="005E63C2"/>
    <w:rsid w:val="005F1189"/>
    <w:rsid w:val="005F3804"/>
    <w:rsid w:val="005F4478"/>
    <w:rsid w:val="005F4599"/>
    <w:rsid w:val="005F6748"/>
    <w:rsid w:val="005F6EF4"/>
    <w:rsid w:val="00600245"/>
    <w:rsid w:val="00600CA7"/>
    <w:rsid w:val="0060164C"/>
    <w:rsid w:val="006041F4"/>
    <w:rsid w:val="00605D6B"/>
    <w:rsid w:val="00611E45"/>
    <w:rsid w:val="00612758"/>
    <w:rsid w:val="00612DEE"/>
    <w:rsid w:val="00612EE8"/>
    <w:rsid w:val="00613308"/>
    <w:rsid w:val="006136C4"/>
    <w:rsid w:val="006146B0"/>
    <w:rsid w:val="006161E9"/>
    <w:rsid w:val="00620B3C"/>
    <w:rsid w:val="00621E64"/>
    <w:rsid w:val="00623800"/>
    <w:rsid w:val="00623CB9"/>
    <w:rsid w:val="00623EF0"/>
    <w:rsid w:val="0062560E"/>
    <w:rsid w:val="00630751"/>
    <w:rsid w:val="00630CC6"/>
    <w:rsid w:val="00632143"/>
    <w:rsid w:val="006327B8"/>
    <w:rsid w:val="00634FD1"/>
    <w:rsid w:val="00635213"/>
    <w:rsid w:val="00640138"/>
    <w:rsid w:val="006411E3"/>
    <w:rsid w:val="006415A4"/>
    <w:rsid w:val="00641C4E"/>
    <w:rsid w:val="00645BE2"/>
    <w:rsid w:val="00646CD9"/>
    <w:rsid w:val="00650C4D"/>
    <w:rsid w:val="006538E8"/>
    <w:rsid w:val="006553EE"/>
    <w:rsid w:val="00656C1C"/>
    <w:rsid w:val="00663D1D"/>
    <w:rsid w:val="00664D1C"/>
    <w:rsid w:val="0066733C"/>
    <w:rsid w:val="00670115"/>
    <w:rsid w:val="00670E77"/>
    <w:rsid w:val="006718AD"/>
    <w:rsid w:val="006723C9"/>
    <w:rsid w:val="006741EF"/>
    <w:rsid w:val="00676146"/>
    <w:rsid w:val="00676EF1"/>
    <w:rsid w:val="00677D31"/>
    <w:rsid w:val="006818F0"/>
    <w:rsid w:val="00681BEA"/>
    <w:rsid w:val="0068657B"/>
    <w:rsid w:val="00687C41"/>
    <w:rsid w:val="00690C97"/>
    <w:rsid w:val="0069107B"/>
    <w:rsid w:val="006929BD"/>
    <w:rsid w:val="00697615"/>
    <w:rsid w:val="006A0B79"/>
    <w:rsid w:val="006A2246"/>
    <w:rsid w:val="006A2E81"/>
    <w:rsid w:val="006A3C37"/>
    <w:rsid w:val="006A3F7D"/>
    <w:rsid w:val="006A4C2E"/>
    <w:rsid w:val="006A726C"/>
    <w:rsid w:val="006A73CD"/>
    <w:rsid w:val="006A79AF"/>
    <w:rsid w:val="006B13BD"/>
    <w:rsid w:val="006B2354"/>
    <w:rsid w:val="006B3266"/>
    <w:rsid w:val="006B46E9"/>
    <w:rsid w:val="006B6B6C"/>
    <w:rsid w:val="006B6B6F"/>
    <w:rsid w:val="006B6BC8"/>
    <w:rsid w:val="006C2621"/>
    <w:rsid w:val="006C3A56"/>
    <w:rsid w:val="006C4CCE"/>
    <w:rsid w:val="006C6660"/>
    <w:rsid w:val="006D0827"/>
    <w:rsid w:val="006D0D3E"/>
    <w:rsid w:val="006D3861"/>
    <w:rsid w:val="006D3952"/>
    <w:rsid w:val="006D63F3"/>
    <w:rsid w:val="006D781B"/>
    <w:rsid w:val="006E00DC"/>
    <w:rsid w:val="006E0821"/>
    <w:rsid w:val="006E08A9"/>
    <w:rsid w:val="006E5E5C"/>
    <w:rsid w:val="006E7230"/>
    <w:rsid w:val="006F02C3"/>
    <w:rsid w:val="006F1286"/>
    <w:rsid w:val="006F25E6"/>
    <w:rsid w:val="006F3230"/>
    <w:rsid w:val="006F4FE6"/>
    <w:rsid w:val="006F711C"/>
    <w:rsid w:val="00700CE3"/>
    <w:rsid w:val="00702262"/>
    <w:rsid w:val="00703E72"/>
    <w:rsid w:val="00704760"/>
    <w:rsid w:val="00704843"/>
    <w:rsid w:val="00705E64"/>
    <w:rsid w:val="00706FCF"/>
    <w:rsid w:val="00711A89"/>
    <w:rsid w:val="007125EE"/>
    <w:rsid w:val="00713EDE"/>
    <w:rsid w:val="007142A8"/>
    <w:rsid w:val="0071593D"/>
    <w:rsid w:val="00716029"/>
    <w:rsid w:val="00717CF2"/>
    <w:rsid w:val="007207A2"/>
    <w:rsid w:val="00721177"/>
    <w:rsid w:val="007240E3"/>
    <w:rsid w:val="007249AB"/>
    <w:rsid w:val="00725699"/>
    <w:rsid w:val="0072632D"/>
    <w:rsid w:val="00727BF0"/>
    <w:rsid w:val="00730E68"/>
    <w:rsid w:val="00731D61"/>
    <w:rsid w:val="00732014"/>
    <w:rsid w:val="00732A5D"/>
    <w:rsid w:val="00735B1A"/>
    <w:rsid w:val="0073760A"/>
    <w:rsid w:val="00740313"/>
    <w:rsid w:val="007466EF"/>
    <w:rsid w:val="00746F8C"/>
    <w:rsid w:val="00750D61"/>
    <w:rsid w:val="00750EE2"/>
    <w:rsid w:val="007511EB"/>
    <w:rsid w:val="00751F22"/>
    <w:rsid w:val="007532D7"/>
    <w:rsid w:val="00753E24"/>
    <w:rsid w:val="007557E1"/>
    <w:rsid w:val="00757287"/>
    <w:rsid w:val="00760F5E"/>
    <w:rsid w:val="0076115C"/>
    <w:rsid w:val="007626CD"/>
    <w:rsid w:val="00764A4E"/>
    <w:rsid w:val="007654CE"/>
    <w:rsid w:val="00765897"/>
    <w:rsid w:val="00765EE7"/>
    <w:rsid w:val="007665E9"/>
    <w:rsid w:val="0077032A"/>
    <w:rsid w:val="00774C63"/>
    <w:rsid w:val="00775D9D"/>
    <w:rsid w:val="007776D4"/>
    <w:rsid w:val="0078184D"/>
    <w:rsid w:val="007820D5"/>
    <w:rsid w:val="007829FF"/>
    <w:rsid w:val="00782ED9"/>
    <w:rsid w:val="0078740F"/>
    <w:rsid w:val="0079039A"/>
    <w:rsid w:val="00792084"/>
    <w:rsid w:val="00792413"/>
    <w:rsid w:val="007934AB"/>
    <w:rsid w:val="007941F6"/>
    <w:rsid w:val="00795816"/>
    <w:rsid w:val="00795C11"/>
    <w:rsid w:val="007963C4"/>
    <w:rsid w:val="007968BD"/>
    <w:rsid w:val="00796C32"/>
    <w:rsid w:val="007A1B47"/>
    <w:rsid w:val="007A3439"/>
    <w:rsid w:val="007A4624"/>
    <w:rsid w:val="007A6514"/>
    <w:rsid w:val="007A6DD9"/>
    <w:rsid w:val="007A6EE8"/>
    <w:rsid w:val="007B22DC"/>
    <w:rsid w:val="007B3EC2"/>
    <w:rsid w:val="007B46BB"/>
    <w:rsid w:val="007B57A3"/>
    <w:rsid w:val="007B6C41"/>
    <w:rsid w:val="007B715B"/>
    <w:rsid w:val="007C1D57"/>
    <w:rsid w:val="007C3A87"/>
    <w:rsid w:val="007C477A"/>
    <w:rsid w:val="007C5122"/>
    <w:rsid w:val="007C6543"/>
    <w:rsid w:val="007C6FAA"/>
    <w:rsid w:val="007D1779"/>
    <w:rsid w:val="007D1851"/>
    <w:rsid w:val="007D1BD1"/>
    <w:rsid w:val="007D297A"/>
    <w:rsid w:val="007D4746"/>
    <w:rsid w:val="007D60E6"/>
    <w:rsid w:val="007E06F7"/>
    <w:rsid w:val="007E364B"/>
    <w:rsid w:val="007E37C4"/>
    <w:rsid w:val="007E3C41"/>
    <w:rsid w:val="007E52CF"/>
    <w:rsid w:val="007E53CB"/>
    <w:rsid w:val="007F22EE"/>
    <w:rsid w:val="007F339D"/>
    <w:rsid w:val="007F44A1"/>
    <w:rsid w:val="007F5150"/>
    <w:rsid w:val="007F5B85"/>
    <w:rsid w:val="007F5C13"/>
    <w:rsid w:val="007F7252"/>
    <w:rsid w:val="007F75B8"/>
    <w:rsid w:val="00802092"/>
    <w:rsid w:val="00802385"/>
    <w:rsid w:val="00805AAB"/>
    <w:rsid w:val="0080657B"/>
    <w:rsid w:val="00807B9E"/>
    <w:rsid w:val="008103BA"/>
    <w:rsid w:val="00810409"/>
    <w:rsid w:val="0081095A"/>
    <w:rsid w:val="00812782"/>
    <w:rsid w:val="00813D45"/>
    <w:rsid w:val="00817523"/>
    <w:rsid w:val="00820201"/>
    <w:rsid w:val="00821D56"/>
    <w:rsid w:val="00823012"/>
    <w:rsid w:val="00823A06"/>
    <w:rsid w:val="0082496E"/>
    <w:rsid w:val="00827E14"/>
    <w:rsid w:val="00832415"/>
    <w:rsid w:val="00833856"/>
    <w:rsid w:val="00834CC9"/>
    <w:rsid w:val="00844D5B"/>
    <w:rsid w:val="00847E7A"/>
    <w:rsid w:val="00850072"/>
    <w:rsid w:val="00852538"/>
    <w:rsid w:val="00852DBD"/>
    <w:rsid w:val="00853DA1"/>
    <w:rsid w:val="0085473C"/>
    <w:rsid w:val="0085487C"/>
    <w:rsid w:val="00855479"/>
    <w:rsid w:val="008578B8"/>
    <w:rsid w:val="00862267"/>
    <w:rsid w:val="00863640"/>
    <w:rsid w:val="0086433C"/>
    <w:rsid w:val="008647F4"/>
    <w:rsid w:val="00864A81"/>
    <w:rsid w:val="00865108"/>
    <w:rsid w:val="008652CC"/>
    <w:rsid w:val="00865730"/>
    <w:rsid w:val="00870D3C"/>
    <w:rsid w:val="0087125F"/>
    <w:rsid w:val="008718F1"/>
    <w:rsid w:val="00872561"/>
    <w:rsid w:val="0087491E"/>
    <w:rsid w:val="00877989"/>
    <w:rsid w:val="00885540"/>
    <w:rsid w:val="008862BD"/>
    <w:rsid w:val="00890602"/>
    <w:rsid w:val="00891F6F"/>
    <w:rsid w:val="00893229"/>
    <w:rsid w:val="008938FF"/>
    <w:rsid w:val="00894A00"/>
    <w:rsid w:val="00896C9B"/>
    <w:rsid w:val="00897514"/>
    <w:rsid w:val="008A1100"/>
    <w:rsid w:val="008A4A38"/>
    <w:rsid w:val="008A6F3F"/>
    <w:rsid w:val="008B082F"/>
    <w:rsid w:val="008B2B03"/>
    <w:rsid w:val="008B3669"/>
    <w:rsid w:val="008C22D0"/>
    <w:rsid w:val="008C3405"/>
    <w:rsid w:val="008C46E9"/>
    <w:rsid w:val="008C5FB6"/>
    <w:rsid w:val="008D5231"/>
    <w:rsid w:val="008D5C2F"/>
    <w:rsid w:val="008E3897"/>
    <w:rsid w:val="008E4F73"/>
    <w:rsid w:val="008E5072"/>
    <w:rsid w:val="008E5683"/>
    <w:rsid w:val="008E7165"/>
    <w:rsid w:val="008F01D7"/>
    <w:rsid w:val="008F4181"/>
    <w:rsid w:val="008F41A2"/>
    <w:rsid w:val="008F435E"/>
    <w:rsid w:val="008F476E"/>
    <w:rsid w:val="008F5E63"/>
    <w:rsid w:val="008F6318"/>
    <w:rsid w:val="00900C3E"/>
    <w:rsid w:val="00900E52"/>
    <w:rsid w:val="0090383E"/>
    <w:rsid w:val="00903BFA"/>
    <w:rsid w:val="00904619"/>
    <w:rsid w:val="00904B81"/>
    <w:rsid w:val="0090522C"/>
    <w:rsid w:val="009070B6"/>
    <w:rsid w:val="00907643"/>
    <w:rsid w:val="00914D38"/>
    <w:rsid w:val="00915FCF"/>
    <w:rsid w:val="00917827"/>
    <w:rsid w:val="009211F6"/>
    <w:rsid w:val="00924231"/>
    <w:rsid w:val="00925F8F"/>
    <w:rsid w:val="00926518"/>
    <w:rsid w:val="009267E9"/>
    <w:rsid w:val="009273CB"/>
    <w:rsid w:val="00930A9A"/>
    <w:rsid w:val="00932628"/>
    <w:rsid w:val="0093330D"/>
    <w:rsid w:val="009337BB"/>
    <w:rsid w:val="009341BF"/>
    <w:rsid w:val="00936B61"/>
    <w:rsid w:val="009405ED"/>
    <w:rsid w:val="00940824"/>
    <w:rsid w:val="00940D3E"/>
    <w:rsid w:val="00940E6B"/>
    <w:rsid w:val="0094149F"/>
    <w:rsid w:val="00941B59"/>
    <w:rsid w:val="0094458E"/>
    <w:rsid w:val="00952D7C"/>
    <w:rsid w:val="00954E1B"/>
    <w:rsid w:val="00956928"/>
    <w:rsid w:val="00957090"/>
    <w:rsid w:val="00957195"/>
    <w:rsid w:val="0096226E"/>
    <w:rsid w:val="00963A13"/>
    <w:rsid w:val="009650E7"/>
    <w:rsid w:val="0096693B"/>
    <w:rsid w:val="00967AD7"/>
    <w:rsid w:val="00967F47"/>
    <w:rsid w:val="009701B9"/>
    <w:rsid w:val="009708F1"/>
    <w:rsid w:val="009720C4"/>
    <w:rsid w:val="0097275D"/>
    <w:rsid w:val="0097284E"/>
    <w:rsid w:val="009776E2"/>
    <w:rsid w:val="00980783"/>
    <w:rsid w:val="00982229"/>
    <w:rsid w:val="009827A0"/>
    <w:rsid w:val="00982A36"/>
    <w:rsid w:val="009832F6"/>
    <w:rsid w:val="00983ECF"/>
    <w:rsid w:val="009851C9"/>
    <w:rsid w:val="00987365"/>
    <w:rsid w:val="009903BB"/>
    <w:rsid w:val="009928D5"/>
    <w:rsid w:val="00994C13"/>
    <w:rsid w:val="009961C5"/>
    <w:rsid w:val="00996561"/>
    <w:rsid w:val="009965B9"/>
    <w:rsid w:val="009971F3"/>
    <w:rsid w:val="009A03F5"/>
    <w:rsid w:val="009A0E55"/>
    <w:rsid w:val="009A3514"/>
    <w:rsid w:val="009A3E24"/>
    <w:rsid w:val="009A4261"/>
    <w:rsid w:val="009B241D"/>
    <w:rsid w:val="009B49D6"/>
    <w:rsid w:val="009B55D8"/>
    <w:rsid w:val="009C4736"/>
    <w:rsid w:val="009C575E"/>
    <w:rsid w:val="009C59E5"/>
    <w:rsid w:val="009C5A07"/>
    <w:rsid w:val="009D10EC"/>
    <w:rsid w:val="009D2786"/>
    <w:rsid w:val="009D2AEE"/>
    <w:rsid w:val="009D39AA"/>
    <w:rsid w:val="009D56C3"/>
    <w:rsid w:val="009D7F8F"/>
    <w:rsid w:val="009E3171"/>
    <w:rsid w:val="009E37EA"/>
    <w:rsid w:val="009E69FC"/>
    <w:rsid w:val="009E7AE7"/>
    <w:rsid w:val="009F1EEE"/>
    <w:rsid w:val="009F2E25"/>
    <w:rsid w:val="009F67C9"/>
    <w:rsid w:val="00A0017C"/>
    <w:rsid w:val="00A005AB"/>
    <w:rsid w:val="00A01648"/>
    <w:rsid w:val="00A02251"/>
    <w:rsid w:val="00A02B98"/>
    <w:rsid w:val="00A04D6C"/>
    <w:rsid w:val="00A06737"/>
    <w:rsid w:val="00A10F7D"/>
    <w:rsid w:val="00A1141E"/>
    <w:rsid w:val="00A12A7D"/>
    <w:rsid w:val="00A12E5E"/>
    <w:rsid w:val="00A163D9"/>
    <w:rsid w:val="00A1692D"/>
    <w:rsid w:val="00A17CDC"/>
    <w:rsid w:val="00A201A7"/>
    <w:rsid w:val="00A20843"/>
    <w:rsid w:val="00A20C2C"/>
    <w:rsid w:val="00A22F8C"/>
    <w:rsid w:val="00A2314D"/>
    <w:rsid w:val="00A265BF"/>
    <w:rsid w:val="00A27296"/>
    <w:rsid w:val="00A30569"/>
    <w:rsid w:val="00A31013"/>
    <w:rsid w:val="00A310B3"/>
    <w:rsid w:val="00A3296A"/>
    <w:rsid w:val="00A32BD0"/>
    <w:rsid w:val="00A34212"/>
    <w:rsid w:val="00A3447B"/>
    <w:rsid w:val="00A3664D"/>
    <w:rsid w:val="00A36C03"/>
    <w:rsid w:val="00A46AB7"/>
    <w:rsid w:val="00A506D0"/>
    <w:rsid w:val="00A50C5D"/>
    <w:rsid w:val="00A51AFC"/>
    <w:rsid w:val="00A521F2"/>
    <w:rsid w:val="00A54004"/>
    <w:rsid w:val="00A54F71"/>
    <w:rsid w:val="00A5541B"/>
    <w:rsid w:val="00A556DA"/>
    <w:rsid w:val="00A562B2"/>
    <w:rsid w:val="00A56CA2"/>
    <w:rsid w:val="00A57558"/>
    <w:rsid w:val="00A61D28"/>
    <w:rsid w:val="00A66F1A"/>
    <w:rsid w:val="00A674F5"/>
    <w:rsid w:val="00A7135C"/>
    <w:rsid w:val="00A73645"/>
    <w:rsid w:val="00A7384F"/>
    <w:rsid w:val="00A73ACC"/>
    <w:rsid w:val="00A742F8"/>
    <w:rsid w:val="00A76D57"/>
    <w:rsid w:val="00A81F9D"/>
    <w:rsid w:val="00A856E4"/>
    <w:rsid w:val="00A862D6"/>
    <w:rsid w:val="00A86A06"/>
    <w:rsid w:val="00A905DD"/>
    <w:rsid w:val="00A91E2D"/>
    <w:rsid w:val="00A92AF0"/>
    <w:rsid w:val="00A93F11"/>
    <w:rsid w:val="00A94371"/>
    <w:rsid w:val="00A95EC7"/>
    <w:rsid w:val="00AA11CC"/>
    <w:rsid w:val="00AA3A8C"/>
    <w:rsid w:val="00AA3B25"/>
    <w:rsid w:val="00AA685D"/>
    <w:rsid w:val="00AB0976"/>
    <w:rsid w:val="00AB11C4"/>
    <w:rsid w:val="00AB4B9A"/>
    <w:rsid w:val="00AB6465"/>
    <w:rsid w:val="00AB6992"/>
    <w:rsid w:val="00AC081A"/>
    <w:rsid w:val="00AC298A"/>
    <w:rsid w:val="00AC2BD9"/>
    <w:rsid w:val="00AC3733"/>
    <w:rsid w:val="00AC46AB"/>
    <w:rsid w:val="00AC4E51"/>
    <w:rsid w:val="00AC6DCA"/>
    <w:rsid w:val="00AD0E46"/>
    <w:rsid w:val="00AD2617"/>
    <w:rsid w:val="00AD4EAC"/>
    <w:rsid w:val="00AD5CFA"/>
    <w:rsid w:val="00AD75F0"/>
    <w:rsid w:val="00AE458F"/>
    <w:rsid w:val="00AE59A7"/>
    <w:rsid w:val="00AF19A2"/>
    <w:rsid w:val="00AF2A12"/>
    <w:rsid w:val="00AF2B34"/>
    <w:rsid w:val="00AF3405"/>
    <w:rsid w:val="00AF5E6C"/>
    <w:rsid w:val="00AF6E47"/>
    <w:rsid w:val="00AF6F56"/>
    <w:rsid w:val="00B00F5A"/>
    <w:rsid w:val="00B06E7D"/>
    <w:rsid w:val="00B13231"/>
    <w:rsid w:val="00B1404F"/>
    <w:rsid w:val="00B149DD"/>
    <w:rsid w:val="00B15755"/>
    <w:rsid w:val="00B15878"/>
    <w:rsid w:val="00B17015"/>
    <w:rsid w:val="00B17AB0"/>
    <w:rsid w:val="00B17BDA"/>
    <w:rsid w:val="00B2031B"/>
    <w:rsid w:val="00B21F0C"/>
    <w:rsid w:val="00B22E40"/>
    <w:rsid w:val="00B23798"/>
    <w:rsid w:val="00B239CC"/>
    <w:rsid w:val="00B243C4"/>
    <w:rsid w:val="00B2579D"/>
    <w:rsid w:val="00B27B0A"/>
    <w:rsid w:val="00B33582"/>
    <w:rsid w:val="00B34121"/>
    <w:rsid w:val="00B35D12"/>
    <w:rsid w:val="00B36687"/>
    <w:rsid w:val="00B367BA"/>
    <w:rsid w:val="00B37C0F"/>
    <w:rsid w:val="00B37F8C"/>
    <w:rsid w:val="00B433B5"/>
    <w:rsid w:val="00B45936"/>
    <w:rsid w:val="00B50673"/>
    <w:rsid w:val="00B514C8"/>
    <w:rsid w:val="00B55CE7"/>
    <w:rsid w:val="00B56CC0"/>
    <w:rsid w:val="00B64937"/>
    <w:rsid w:val="00B65B68"/>
    <w:rsid w:val="00B65C66"/>
    <w:rsid w:val="00B664EE"/>
    <w:rsid w:val="00B70096"/>
    <w:rsid w:val="00B70F16"/>
    <w:rsid w:val="00B71859"/>
    <w:rsid w:val="00B718B4"/>
    <w:rsid w:val="00B74363"/>
    <w:rsid w:val="00B758B9"/>
    <w:rsid w:val="00B772D4"/>
    <w:rsid w:val="00B8150A"/>
    <w:rsid w:val="00B82941"/>
    <w:rsid w:val="00B833A8"/>
    <w:rsid w:val="00B8498A"/>
    <w:rsid w:val="00B84FBE"/>
    <w:rsid w:val="00B86163"/>
    <w:rsid w:val="00B86FAD"/>
    <w:rsid w:val="00B9093B"/>
    <w:rsid w:val="00B92855"/>
    <w:rsid w:val="00B93ABC"/>
    <w:rsid w:val="00B93AE1"/>
    <w:rsid w:val="00B9412C"/>
    <w:rsid w:val="00B94203"/>
    <w:rsid w:val="00B94B53"/>
    <w:rsid w:val="00B9501F"/>
    <w:rsid w:val="00B95C24"/>
    <w:rsid w:val="00B968CF"/>
    <w:rsid w:val="00B96938"/>
    <w:rsid w:val="00B9695B"/>
    <w:rsid w:val="00B96D91"/>
    <w:rsid w:val="00B97518"/>
    <w:rsid w:val="00B975EF"/>
    <w:rsid w:val="00BA30C0"/>
    <w:rsid w:val="00BA3415"/>
    <w:rsid w:val="00BA3933"/>
    <w:rsid w:val="00BA4125"/>
    <w:rsid w:val="00BA4812"/>
    <w:rsid w:val="00BA64E7"/>
    <w:rsid w:val="00BA6F70"/>
    <w:rsid w:val="00BA7762"/>
    <w:rsid w:val="00BA7933"/>
    <w:rsid w:val="00BA7B7B"/>
    <w:rsid w:val="00BB0517"/>
    <w:rsid w:val="00BB11C6"/>
    <w:rsid w:val="00BB2A2A"/>
    <w:rsid w:val="00BB3C6B"/>
    <w:rsid w:val="00BB47B4"/>
    <w:rsid w:val="00BB79FC"/>
    <w:rsid w:val="00BC2934"/>
    <w:rsid w:val="00BC50D2"/>
    <w:rsid w:val="00BC5E5A"/>
    <w:rsid w:val="00BC7540"/>
    <w:rsid w:val="00BD0746"/>
    <w:rsid w:val="00BD0E29"/>
    <w:rsid w:val="00BD1A44"/>
    <w:rsid w:val="00BD5C9A"/>
    <w:rsid w:val="00BD6239"/>
    <w:rsid w:val="00BD694E"/>
    <w:rsid w:val="00BD6B67"/>
    <w:rsid w:val="00BD70D6"/>
    <w:rsid w:val="00BE024D"/>
    <w:rsid w:val="00BE0F13"/>
    <w:rsid w:val="00BE17AD"/>
    <w:rsid w:val="00BE284F"/>
    <w:rsid w:val="00BE2A25"/>
    <w:rsid w:val="00BE2FD7"/>
    <w:rsid w:val="00BE4624"/>
    <w:rsid w:val="00BE650F"/>
    <w:rsid w:val="00BE6816"/>
    <w:rsid w:val="00BF6EE3"/>
    <w:rsid w:val="00BF7193"/>
    <w:rsid w:val="00BF7CE0"/>
    <w:rsid w:val="00BF7D25"/>
    <w:rsid w:val="00C006E7"/>
    <w:rsid w:val="00C024D5"/>
    <w:rsid w:val="00C06E96"/>
    <w:rsid w:val="00C073F6"/>
    <w:rsid w:val="00C0773F"/>
    <w:rsid w:val="00C10C92"/>
    <w:rsid w:val="00C161F9"/>
    <w:rsid w:val="00C16A42"/>
    <w:rsid w:val="00C179DC"/>
    <w:rsid w:val="00C20CBF"/>
    <w:rsid w:val="00C21D94"/>
    <w:rsid w:val="00C23266"/>
    <w:rsid w:val="00C2515E"/>
    <w:rsid w:val="00C27B41"/>
    <w:rsid w:val="00C31049"/>
    <w:rsid w:val="00C33D8C"/>
    <w:rsid w:val="00C3451D"/>
    <w:rsid w:val="00C346E2"/>
    <w:rsid w:val="00C34739"/>
    <w:rsid w:val="00C34815"/>
    <w:rsid w:val="00C356D2"/>
    <w:rsid w:val="00C36164"/>
    <w:rsid w:val="00C37538"/>
    <w:rsid w:val="00C41506"/>
    <w:rsid w:val="00C4161A"/>
    <w:rsid w:val="00C434FA"/>
    <w:rsid w:val="00C44AE1"/>
    <w:rsid w:val="00C50A64"/>
    <w:rsid w:val="00C521F8"/>
    <w:rsid w:val="00C52733"/>
    <w:rsid w:val="00C53216"/>
    <w:rsid w:val="00C5461A"/>
    <w:rsid w:val="00C549E1"/>
    <w:rsid w:val="00C54CF6"/>
    <w:rsid w:val="00C54D60"/>
    <w:rsid w:val="00C55092"/>
    <w:rsid w:val="00C56A7A"/>
    <w:rsid w:val="00C575B5"/>
    <w:rsid w:val="00C57DAC"/>
    <w:rsid w:val="00C6039B"/>
    <w:rsid w:val="00C6045C"/>
    <w:rsid w:val="00C60745"/>
    <w:rsid w:val="00C61469"/>
    <w:rsid w:val="00C62180"/>
    <w:rsid w:val="00C621F6"/>
    <w:rsid w:val="00C64241"/>
    <w:rsid w:val="00C6682A"/>
    <w:rsid w:val="00C66C66"/>
    <w:rsid w:val="00C674AA"/>
    <w:rsid w:val="00C708A3"/>
    <w:rsid w:val="00C72205"/>
    <w:rsid w:val="00C74E64"/>
    <w:rsid w:val="00C75CA1"/>
    <w:rsid w:val="00C7677F"/>
    <w:rsid w:val="00C76AA4"/>
    <w:rsid w:val="00C776EA"/>
    <w:rsid w:val="00C801BB"/>
    <w:rsid w:val="00C802B6"/>
    <w:rsid w:val="00C8149C"/>
    <w:rsid w:val="00C82D42"/>
    <w:rsid w:val="00C84B85"/>
    <w:rsid w:val="00C90A03"/>
    <w:rsid w:val="00C919AD"/>
    <w:rsid w:val="00C92556"/>
    <w:rsid w:val="00C9334D"/>
    <w:rsid w:val="00C939BB"/>
    <w:rsid w:val="00C9417E"/>
    <w:rsid w:val="00C95A05"/>
    <w:rsid w:val="00C97869"/>
    <w:rsid w:val="00C979C2"/>
    <w:rsid w:val="00CA1E0E"/>
    <w:rsid w:val="00CA1F8B"/>
    <w:rsid w:val="00CA33A3"/>
    <w:rsid w:val="00CA4C6A"/>
    <w:rsid w:val="00CA5042"/>
    <w:rsid w:val="00CA7A42"/>
    <w:rsid w:val="00CB11B2"/>
    <w:rsid w:val="00CB1321"/>
    <w:rsid w:val="00CB14D1"/>
    <w:rsid w:val="00CB662C"/>
    <w:rsid w:val="00CC02A8"/>
    <w:rsid w:val="00CC0781"/>
    <w:rsid w:val="00CC1EE2"/>
    <w:rsid w:val="00CC2F27"/>
    <w:rsid w:val="00CC41C0"/>
    <w:rsid w:val="00CC46F2"/>
    <w:rsid w:val="00CC653D"/>
    <w:rsid w:val="00CC6EC6"/>
    <w:rsid w:val="00CC7BF3"/>
    <w:rsid w:val="00CD1DA5"/>
    <w:rsid w:val="00CD2B70"/>
    <w:rsid w:val="00CD50D7"/>
    <w:rsid w:val="00CD600D"/>
    <w:rsid w:val="00CD7161"/>
    <w:rsid w:val="00CE1668"/>
    <w:rsid w:val="00CE371E"/>
    <w:rsid w:val="00CE6D47"/>
    <w:rsid w:val="00CF077A"/>
    <w:rsid w:val="00CF2008"/>
    <w:rsid w:val="00CF2CD1"/>
    <w:rsid w:val="00CF392A"/>
    <w:rsid w:val="00CF4391"/>
    <w:rsid w:val="00CF4E4D"/>
    <w:rsid w:val="00CF5474"/>
    <w:rsid w:val="00CF61F5"/>
    <w:rsid w:val="00D0600D"/>
    <w:rsid w:val="00D06351"/>
    <w:rsid w:val="00D074C6"/>
    <w:rsid w:val="00D07A8D"/>
    <w:rsid w:val="00D13F0C"/>
    <w:rsid w:val="00D15576"/>
    <w:rsid w:val="00D160C8"/>
    <w:rsid w:val="00D16DEB"/>
    <w:rsid w:val="00D17B04"/>
    <w:rsid w:val="00D2089D"/>
    <w:rsid w:val="00D21511"/>
    <w:rsid w:val="00D23385"/>
    <w:rsid w:val="00D24ECD"/>
    <w:rsid w:val="00D25552"/>
    <w:rsid w:val="00D25837"/>
    <w:rsid w:val="00D25A9F"/>
    <w:rsid w:val="00D25D3F"/>
    <w:rsid w:val="00D300E7"/>
    <w:rsid w:val="00D322CD"/>
    <w:rsid w:val="00D34A98"/>
    <w:rsid w:val="00D35186"/>
    <w:rsid w:val="00D40229"/>
    <w:rsid w:val="00D451CE"/>
    <w:rsid w:val="00D45447"/>
    <w:rsid w:val="00D5095C"/>
    <w:rsid w:val="00D627AA"/>
    <w:rsid w:val="00D62859"/>
    <w:rsid w:val="00D640CC"/>
    <w:rsid w:val="00D70E49"/>
    <w:rsid w:val="00D726F7"/>
    <w:rsid w:val="00D74741"/>
    <w:rsid w:val="00D74B64"/>
    <w:rsid w:val="00D7646D"/>
    <w:rsid w:val="00D800FC"/>
    <w:rsid w:val="00D81C2B"/>
    <w:rsid w:val="00D82AAC"/>
    <w:rsid w:val="00D837D0"/>
    <w:rsid w:val="00D8452A"/>
    <w:rsid w:val="00D84D66"/>
    <w:rsid w:val="00D86281"/>
    <w:rsid w:val="00D90077"/>
    <w:rsid w:val="00D914ED"/>
    <w:rsid w:val="00D91D2A"/>
    <w:rsid w:val="00D91D88"/>
    <w:rsid w:val="00D9418F"/>
    <w:rsid w:val="00D94217"/>
    <w:rsid w:val="00D95E6B"/>
    <w:rsid w:val="00D963FA"/>
    <w:rsid w:val="00D96EE8"/>
    <w:rsid w:val="00DA095F"/>
    <w:rsid w:val="00DA272C"/>
    <w:rsid w:val="00DA74C8"/>
    <w:rsid w:val="00DA7DB7"/>
    <w:rsid w:val="00DB2822"/>
    <w:rsid w:val="00DB2FA3"/>
    <w:rsid w:val="00DB33B2"/>
    <w:rsid w:val="00DB40C0"/>
    <w:rsid w:val="00DB67D0"/>
    <w:rsid w:val="00DC119C"/>
    <w:rsid w:val="00DC2216"/>
    <w:rsid w:val="00DC2598"/>
    <w:rsid w:val="00DC4A50"/>
    <w:rsid w:val="00DC7A86"/>
    <w:rsid w:val="00DD077B"/>
    <w:rsid w:val="00DD1B33"/>
    <w:rsid w:val="00DD50E3"/>
    <w:rsid w:val="00DD5E3B"/>
    <w:rsid w:val="00DD76CC"/>
    <w:rsid w:val="00DD7FC1"/>
    <w:rsid w:val="00DE01D6"/>
    <w:rsid w:val="00DE039F"/>
    <w:rsid w:val="00DE0BE1"/>
    <w:rsid w:val="00DE2050"/>
    <w:rsid w:val="00DE3184"/>
    <w:rsid w:val="00DE524A"/>
    <w:rsid w:val="00DE5BEA"/>
    <w:rsid w:val="00DE5F75"/>
    <w:rsid w:val="00DE6038"/>
    <w:rsid w:val="00DE6870"/>
    <w:rsid w:val="00DE7F17"/>
    <w:rsid w:val="00DF11B2"/>
    <w:rsid w:val="00DF24A8"/>
    <w:rsid w:val="00DF2E19"/>
    <w:rsid w:val="00DF4845"/>
    <w:rsid w:val="00DF7C5E"/>
    <w:rsid w:val="00E02AF0"/>
    <w:rsid w:val="00E038F4"/>
    <w:rsid w:val="00E048E7"/>
    <w:rsid w:val="00E04DE0"/>
    <w:rsid w:val="00E05003"/>
    <w:rsid w:val="00E05FF9"/>
    <w:rsid w:val="00E12AD1"/>
    <w:rsid w:val="00E138AA"/>
    <w:rsid w:val="00E13AC8"/>
    <w:rsid w:val="00E15DDA"/>
    <w:rsid w:val="00E2238E"/>
    <w:rsid w:val="00E235F5"/>
    <w:rsid w:val="00E24545"/>
    <w:rsid w:val="00E26182"/>
    <w:rsid w:val="00E31400"/>
    <w:rsid w:val="00E332A9"/>
    <w:rsid w:val="00E332F1"/>
    <w:rsid w:val="00E33F4E"/>
    <w:rsid w:val="00E3781D"/>
    <w:rsid w:val="00E37CA7"/>
    <w:rsid w:val="00E43177"/>
    <w:rsid w:val="00E43D6B"/>
    <w:rsid w:val="00E4777F"/>
    <w:rsid w:val="00E50D79"/>
    <w:rsid w:val="00E54D4F"/>
    <w:rsid w:val="00E554E2"/>
    <w:rsid w:val="00E56419"/>
    <w:rsid w:val="00E60955"/>
    <w:rsid w:val="00E60A26"/>
    <w:rsid w:val="00E61715"/>
    <w:rsid w:val="00E619C8"/>
    <w:rsid w:val="00E61C6E"/>
    <w:rsid w:val="00E62337"/>
    <w:rsid w:val="00E63EDF"/>
    <w:rsid w:val="00E67545"/>
    <w:rsid w:val="00E678BD"/>
    <w:rsid w:val="00E702FA"/>
    <w:rsid w:val="00E704DD"/>
    <w:rsid w:val="00E70C9C"/>
    <w:rsid w:val="00E7391E"/>
    <w:rsid w:val="00E7432E"/>
    <w:rsid w:val="00E779F5"/>
    <w:rsid w:val="00E82FBE"/>
    <w:rsid w:val="00E83A09"/>
    <w:rsid w:val="00E85680"/>
    <w:rsid w:val="00E90F03"/>
    <w:rsid w:val="00E9624B"/>
    <w:rsid w:val="00EA06C3"/>
    <w:rsid w:val="00EA2B45"/>
    <w:rsid w:val="00EA3F60"/>
    <w:rsid w:val="00EA5DEA"/>
    <w:rsid w:val="00EA5F90"/>
    <w:rsid w:val="00EA672A"/>
    <w:rsid w:val="00EA7432"/>
    <w:rsid w:val="00EA7A4E"/>
    <w:rsid w:val="00EB0A85"/>
    <w:rsid w:val="00EB3F65"/>
    <w:rsid w:val="00EB414A"/>
    <w:rsid w:val="00EB620E"/>
    <w:rsid w:val="00EB74A8"/>
    <w:rsid w:val="00EC1926"/>
    <w:rsid w:val="00EC4DEC"/>
    <w:rsid w:val="00EC57AF"/>
    <w:rsid w:val="00EC7FFB"/>
    <w:rsid w:val="00ED118C"/>
    <w:rsid w:val="00ED1B2D"/>
    <w:rsid w:val="00ED3AFE"/>
    <w:rsid w:val="00ED575E"/>
    <w:rsid w:val="00ED5A72"/>
    <w:rsid w:val="00ED5D8F"/>
    <w:rsid w:val="00ED691B"/>
    <w:rsid w:val="00ED6CB8"/>
    <w:rsid w:val="00ED7778"/>
    <w:rsid w:val="00EE1D6E"/>
    <w:rsid w:val="00EE2361"/>
    <w:rsid w:val="00EE317B"/>
    <w:rsid w:val="00EE58A1"/>
    <w:rsid w:val="00EE660D"/>
    <w:rsid w:val="00EF2823"/>
    <w:rsid w:val="00EF2B95"/>
    <w:rsid w:val="00EF4ED5"/>
    <w:rsid w:val="00EF6D5E"/>
    <w:rsid w:val="00EF7517"/>
    <w:rsid w:val="00F0018A"/>
    <w:rsid w:val="00F007B2"/>
    <w:rsid w:val="00F010B5"/>
    <w:rsid w:val="00F01A8F"/>
    <w:rsid w:val="00F02598"/>
    <w:rsid w:val="00F025A6"/>
    <w:rsid w:val="00F11DCB"/>
    <w:rsid w:val="00F11F2B"/>
    <w:rsid w:val="00F1207D"/>
    <w:rsid w:val="00F1512C"/>
    <w:rsid w:val="00F15DE5"/>
    <w:rsid w:val="00F17FAD"/>
    <w:rsid w:val="00F22267"/>
    <w:rsid w:val="00F22436"/>
    <w:rsid w:val="00F23E8E"/>
    <w:rsid w:val="00F24C44"/>
    <w:rsid w:val="00F27093"/>
    <w:rsid w:val="00F2750C"/>
    <w:rsid w:val="00F27697"/>
    <w:rsid w:val="00F32786"/>
    <w:rsid w:val="00F33BE3"/>
    <w:rsid w:val="00F33C87"/>
    <w:rsid w:val="00F35C8B"/>
    <w:rsid w:val="00F3677D"/>
    <w:rsid w:val="00F36907"/>
    <w:rsid w:val="00F373F9"/>
    <w:rsid w:val="00F37AA8"/>
    <w:rsid w:val="00F37EA2"/>
    <w:rsid w:val="00F405E6"/>
    <w:rsid w:val="00F4135D"/>
    <w:rsid w:val="00F452B4"/>
    <w:rsid w:val="00F45684"/>
    <w:rsid w:val="00F46624"/>
    <w:rsid w:val="00F50805"/>
    <w:rsid w:val="00F52AF1"/>
    <w:rsid w:val="00F52B25"/>
    <w:rsid w:val="00F52BBD"/>
    <w:rsid w:val="00F540D7"/>
    <w:rsid w:val="00F56340"/>
    <w:rsid w:val="00F570F1"/>
    <w:rsid w:val="00F57E9A"/>
    <w:rsid w:val="00F601DC"/>
    <w:rsid w:val="00F62580"/>
    <w:rsid w:val="00F63803"/>
    <w:rsid w:val="00F64879"/>
    <w:rsid w:val="00F6635C"/>
    <w:rsid w:val="00F72538"/>
    <w:rsid w:val="00F7316E"/>
    <w:rsid w:val="00F768B7"/>
    <w:rsid w:val="00F778DE"/>
    <w:rsid w:val="00F801E1"/>
    <w:rsid w:val="00F80EE7"/>
    <w:rsid w:val="00F8182A"/>
    <w:rsid w:val="00F81CC7"/>
    <w:rsid w:val="00F82987"/>
    <w:rsid w:val="00F83590"/>
    <w:rsid w:val="00F85423"/>
    <w:rsid w:val="00F85861"/>
    <w:rsid w:val="00F86349"/>
    <w:rsid w:val="00F905FA"/>
    <w:rsid w:val="00F9085B"/>
    <w:rsid w:val="00F92C8D"/>
    <w:rsid w:val="00F92F7E"/>
    <w:rsid w:val="00F9534A"/>
    <w:rsid w:val="00FA161F"/>
    <w:rsid w:val="00FA71E7"/>
    <w:rsid w:val="00FB0376"/>
    <w:rsid w:val="00FB109D"/>
    <w:rsid w:val="00FB34FB"/>
    <w:rsid w:val="00FC052C"/>
    <w:rsid w:val="00FC164A"/>
    <w:rsid w:val="00FC2351"/>
    <w:rsid w:val="00FC34ED"/>
    <w:rsid w:val="00FC412B"/>
    <w:rsid w:val="00FC7609"/>
    <w:rsid w:val="00FD01B0"/>
    <w:rsid w:val="00FD2E0F"/>
    <w:rsid w:val="00FD416A"/>
    <w:rsid w:val="00FD4B50"/>
    <w:rsid w:val="00FD58FD"/>
    <w:rsid w:val="00FE581A"/>
    <w:rsid w:val="00FE6B1B"/>
    <w:rsid w:val="00FE771D"/>
    <w:rsid w:val="00FF0039"/>
    <w:rsid w:val="00FF25AB"/>
    <w:rsid w:val="00FF4490"/>
    <w:rsid w:val="00FF59CF"/>
    <w:rsid w:val="00FF74CA"/>
    <w:rsid w:val="00FF7827"/>
    <w:rsid w:val="0134886B"/>
    <w:rsid w:val="017212E5"/>
    <w:rsid w:val="017ED995"/>
    <w:rsid w:val="02138367"/>
    <w:rsid w:val="021CB93E"/>
    <w:rsid w:val="0255C793"/>
    <w:rsid w:val="0290A87B"/>
    <w:rsid w:val="03958BCA"/>
    <w:rsid w:val="03CBA109"/>
    <w:rsid w:val="050ACF8A"/>
    <w:rsid w:val="0568C928"/>
    <w:rsid w:val="0646384B"/>
    <w:rsid w:val="06479C46"/>
    <w:rsid w:val="06699CCB"/>
    <w:rsid w:val="07052EEC"/>
    <w:rsid w:val="0720BCD9"/>
    <w:rsid w:val="08CCD6B1"/>
    <w:rsid w:val="08E94A4F"/>
    <w:rsid w:val="09625EF2"/>
    <w:rsid w:val="09D02F62"/>
    <w:rsid w:val="0A415AB5"/>
    <w:rsid w:val="0A648451"/>
    <w:rsid w:val="0C1ACBF7"/>
    <w:rsid w:val="0C1CE939"/>
    <w:rsid w:val="0C31DA28"/>
    <w:rsid w:val="0CA52E1E"/>
    <w:rsid w:val="0CE7932E"/>
    <w:rsid w:val="0D05216A"/>
    <w:rsid w:val="0D1842A0"/>
    <w:rsid w:val="0EDCE9E5"/>
    <w:rsid w:val="0F56CAE1"/>
    <w:rsid w:val="0FA57751"/>
    <w:rsid w:val="0FDB3D85"/>
    <w:rsid w:val="103D88DA"/>
    <w:rsid w:val="1069B426"/>
    <w:rsid w:val="111447A2"/>
    <w:rsid w:val="125B8FFF"/>
    <w:rsid w:val="1266664F"/>
    <w:rsid w:val="12B35E35"/>
    <w:rsid w:val="130E4797"/>
    <w:rsid w:val="1439F784"/>
    <w:rsid w:val="14C0C639"/>
    <w:rsid w:val="14D8A8BC"/>
    <w:rsid w:val="14F72CA2"/>
    <w:rsid w:val="1528E368"/>
    <w:rsid w:val="153B2B6A"/>
    <w:rsid w:val="15B12472"/>
    <w:rsid w:val="162B6699"/>
    <w:rsid w:val="16F807B1"/>
    <w:rsid w:val="17430918"/>
    <w:rsid w:val="17537159"/>
    <w:rsid w:val="17650652"/>
    <w:rsid w:val="17B6B054"/>
    <w:rsid w:val="17DC1BAD"/>
    <w:rsid w:val="1881E91D"/>
    <w:rsid w:val="18DDAD48"/>
    <w:rsid w:val="193CE29A"/>
    <w:rsid w:val="195FC090"/>
    <w:rsid w:val="1A3461D1"/>
    <w:rsid w:val="1A48E441"/>
    <w:rsid w:val="1AE95ABA"/>
    <w:rsid w:val="1B249CE4"/>
    <w:rsid w:val="1B430028"/>
    <w:rsid w:val="1BFBD2E3"/>
    <w:rsid w:val="1C367CD9"/>
    <w:rsid w:val="1C601724"/>
    <w:rsid w:val="1C7D5866"/>
    <w:rsid w:val="1D505AA1"/>
    <w:rsid w:val="1E74E51D"/>
    <w:rsid w:val="1F74DC31"/>
    <w:rsid w:val="200DB19E"/>
    <w:rsid w:val="20147C79"/>
    <w:rsid w:val="20825DFE"/>
    <w:rsid w:val="20C66C3F"/>
    <w:rsid w:val="214630A5"/>
    <w:rsid w:val="214C25EF"/>
    <w:rsid w:val="227301ED"/>
    <w:rsid w:val="22A4A3D9"/>
    <w:rsid w:val="22AC7CF3"/>
    <w:rsid w:val="2325B526"/>
    <w:rsid w:val="2496F736"/>
    <w:rsid w:val="2700F58C"/>
    <w:rsid w:val="2759F5E3"/>
    <w:rsid w:val="2A3D1569"/>
    <w:rsid w:val="2A6B4D46"/>
    <w:rsid w:val="2BB41C10"/>
    <w:rsid w:val="2C88E34C"/>
    <w:rsid w:val="2C8F0A49"/>
    <w:rsid w:val="2DFE5D86"/>
    <w:rsid w:val="2F40E06B"/>
    <w:rsid w:val="2F8E2987"/>
    <w:rsid w:val="2FB00FF7"/>
    <w:rsid w:val="302ACFA8"/>
    <w:rsid w:val="30652C9E"/>
    <w:rsid w:val="30DCDD27"/>
    <w:rsid w:val="31DAA9BE"/>
    <w:rsid w:val="31FCA6F8"/>
    <w:rsid w:val="327BC6C0"/>
    <w:rsid w:val="335BD2C7"/>
    <w:rsid w:val="33C275E6"/>
    <w:rsid w:val="33DACC93"/>
    <w:rsid w:val="3408B770"/>
    <w:rsid w:val="3457EFF1"/>
    <w:rsid w:val="355E4647"/>
    <w:rsid w:val="35908E73"/>
    <w:rsid w:val="362FC592"/>
    <w:rsid w:val="365078BF"/>
    <w:rsid w:val="36D4DC15"/>
    <w:rsid w:val="3727E59E"/>
    <w:rsid w:val="376285D6"/>
    <w:rsid w:val="37C97CC2"/>
    <w:rsid w:val="388ECC06"/>
    <w:rsid w:val="38A5D420"/>
    <w:rsid w:val="38D2F599"/>
    <w:rsid w:val="38DE6872"/>
    <w:rsid w:val="399E3940"/>
    <w:rsid w:val="39C57773"/>
    <w:rsid w:val="3A3C4D59"/>
    <w:rsid w:val="3B75C010"/>
    <w:rsid w:val="3CD8A0FF"/>
    <w:rsid w:val="3EB7E8A6"/>
    <w:rsid w:val="3EC69112"/>
    <w:rsid w:val="3EEF3093"/>
    <w:rsid w:val="3EF29E03"/>
    <w:rsid w:val="3F004D05"/>
    <w:rsid w:val="4004CFA4"/>
    <w:rsid w:val="402FEA71"/>
    <w:rsid w:val="4072B651"/>
    <w:rsid w:val="417D46CA"/>
    <w:rsid w:val="41A6C93B"/>
    <w:rsid w:val="42587E79"/>
    <w:rsid w:val="43710C50"/>
    <w:rsid w:val="437D5991"/>
    <w:rsid w:val="43C3D0A6"/>
    <w:rsid w:val="43E46EB2"/>
    <w:rsid w:val="441A71AB"/>
    <w:rsid w:val="445CE1BD"/>
    <w:rsid w:val="446A3351"/>
    <w:rsid w:val="44B33446"/>
    <w:rsid w:val="4504A437"/>
    <w:rsid w:val="457FCA0F"/>
    <w:rsid w:val="45DF89C1"/>
    <w:rsid w:val="4618DCC7"/>
    <w:rsid w:val="468A5D9D"/>
    <w:rsid w:val="46B806B1"/>
    <w:rsid w:val="47505798"/>
    <w:rsid w:val="4750D0B1"/>
    <w:rsid w:val="47EAD508"/>
    <w:rsid w:val="48447D73"/>
    <w:rsid w:val="48B10B3B"/>
    <w:rsid w:val="48B9A83A"/>
    <w:rsid w:val="48DE6E5F"/>
    <w:rsid w:val="49172A83"/>
    <w:rsid w:val="493998AD"/>
    <w:rsid w:val="49CAA039"/>
    <w:rsid w:val="4A3F1278"/>
    <w:rsid w:val="4A47F999"/>
    <w:rsid w:val="4AB2FAE4"/>
    <w:rsid w:val="4B2275CA"/>
    <w:rsid w:val="4BE47E18"/>
    <w:rsid w:val="4C49905E"/>
    <w:rsid w:val="4C860FD6"/>
    <w:rsid w:val="4CC10B73"/>
    <w:rsid w:val="4CD280F2"/>
    <w:rsid w:val="4D17EE96"/>
    <w:rsid w:val="4D771A91"/>
    <w:rsid w:val="4D81F581"/>
    <w:rsid w:val="4E60B45F"/>
    <w:rsid w:val="4EDC49B5"/>
    <w:rsid w:val="4F64DB84"/>
    <w:rsid w:val="4F83CCB3"/>
    <w:rsid w:val="5042A0CB"/>
    <w:rsid w:val="50A5A8DC"/>
    <w:rsid w:val="50B7EF3B"/>
    <w:rsid w:val="513B342C"/>
    <w:rsid w:val="51A69216"/>
    <w:rsid w:val="51AAB514"/>
    <w:rsid w:val="521195CC"/>
    <w:rsid w:val="52AE5700"/>
    <w:rsid w:val="52AFE989"/>
    <w:rsid w:val="533F68C1"/>
    <w:rsid w:val="5365AB6A"/>
    <w:rsid w:val="537AEC76"/>
    <w:rsid w:val="53876BBB"/>
    <w:rsid w:val="53AD662D"/>
    <w:rsid w:val="5477C20B"/>
    <w:rsid w:val="54C95810"/>
    <w:rsid w:val="54E7E57C"/>
    <w:rsid w:val="55074868"/>
    <w:rsid w:val="552567F8"/>
    <w:rsid w:val="55672A42"/>
    <w:rsid w:val="55F5AD8B"/>
    <w:rsid w:val="560672D8"/>
    <w:rsid w:val="56964638"/>
    <w:rsid w:val="57152365"/>
    <w:rsid w:val="573E9542"/>
    <w:rsid w:val="57AD3A8C"/>
    <w:rsid w:val="58F286C5"/>
    <w:rsid w:val="595511B7"/>
    <w:rsid w:val="595E019C"/>
    <w:rsid w:val="59745F38"/>
    <w:rsid w:val="5A0EA6DE"/>
    <w:rsid w:val="5A9E3B28"/>
    <w:rsid w:val="5C1D582A"/>
    <w:rsid w:val="5C95A25E"/>
    <w:rsid w:val="5D71DA5F"/>
    <w:rsid w:val="5DE0281E"/>
    <w:rsid w:val="5FD39D0F"/>
    <w:rsid w:val="60355B47"/>
    <w:rsid w:val="606AAB50"/>
    <w:rsid w:val="60E745FA"/>
    <w:rsid w:val="60FFCDAA"/>
    <w:rsid w:val="610DCCF3"/>
    <w:rsid w:val="6118CB70"/>
    <w:rsid w:val="62B49BD1"/>
    <w:rsid w:val="62BD1C63"/>
    <w:rsid w:val="63AF982C"/>
    <w:rsid w:val="63F48E20"/>
    <w:rsid w:val="64233F68"/>
    <w:rsid w:val="653E4570"/>
    <w:rsid w:val="65FCB0AA"/>
    <w:rsid w:val="66112F25"/>
    <w:rsid w:val="665F38B6"/>
    <w:rsid w:val="669AEBF1"/>
    <w:rsid w:val="66B57355"/>
    <w:rsid w:val="697195B0"/>
    <w:rsid w:val="6977FA37"/>
    <w:rsid w:val="69ED1417"/>
    <w:rsid w:val="6A5B7DAE"/>
    <w:rsid w:val="6AEA2FEE"/>
    <w:rsid w:val="6B51BD4E"/>
    <w:rsid w:val="6B70DA28"/>
    <w:rsid w:val="6C02920B"/>
    <w:rsid w:val="6C8790AC"/>
    <w:rsid w:val="6DB29DCB"/>
    <w:rsid w:val="6F86D058"/>
    <w:rsid w:val="70AE6414"/>
    <w:rsid w:val="70DE76B6"/>
    <w:rsid w:val="718C393F"/>
    <w:rsid w:val="71D635E8"/>
    <w:rsid w:val="7234286D"/>
    <w:rsid w:val="7260BA2F"/>
    <w:rsid w:val="72BAB642"/>
    <w:rsid w:val="73153E1F"/>
    <w:rsid w:val="735B8034"/>
    <w:rsid w:val="73C72432"/>
    <w:rsid w:val="7535E761"/>
    <w:rsid w:val="754CB65D"/>
    <w:rsid w:val="75C69955"/>
    <w:rsid w:val="76429FB9"/>
    <w:rsid w:val="766F2D58"/>
    <w:rsid w:val="7672C137"/>
    <w:rsid w:val="7773F821"/>
    <w:rsid w:val="785A611C"/>
    <w:rsid w:val="7B05FB8B"/>
    <w:rsid w:val="7B8BC299"/>
    <w:rsid w:val="7BB5CBBC"/>
    <w:rsid w:val="7BF37F38"/>
    <w:rsid w:val="7CFB6EEA"/>
    <w:rsid w:val="7D0291CB"/>
    <w:rsid w:val="7D04FC14"/>
    <w:rsid w:val="7D0C0BE0"/>
    <w:rsid w:val="7D0E5BD7"/>
    <w:rsid w:val="7E0AE51A"/>
    <w:rsid w:val="7E217C96"/>
    <w:rsid w:val="7E54B503"/>
    <w:rsid w:val="7F65E1A9"/>
    <w:rsid w:val="7F7F0A0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67573A6E"/>
  <w15:docId w15:val="{92132967-ED1B-4686-8BEF-6BDD40EB75F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EA06C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9F1EEE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D0827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EA06C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ListParagraph">
    <w:name w:val="List Paragraph"/>
    <w:basedOn w:val="Normal"/>
    <w:link w:val="ListParagraphChar"/>
    <w:uiPriority w:val="34"/>
    <w:qFormat/>
    <w:rsid w:val="00EA06C3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9F1EEE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6D0827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id-ID"/>
    </w:rPr>
  </w:style>
  <w:style w:type="paragraph" w:styleId="TOCHeading">
    <w:name w:val="TOC Heading"/>
    <w:basedOn w:val="Heading1"/>
    <w:next w:val="Normal"/>
    <w:uiPriority w:val="39"/>
    <w:unhideWhenUsed/>
    <w:qFormat/>
    <w:rsid w:val="005409B9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5409B9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E779F5"/>
    <w:pPr>
      <w:tabs>
        <w:tab w:val="left" w:pos="1100"/>
        <w:tab w:val="right" w:leader="dot" w:pos="7928"/>
      </w:tabs>
      <w:spacing w:after="100"/>
      <w:ind w:left="220"/>
    </w:pPr>
    <w:rPr>
      <w:rFonts w:ascii="Times New Roman" w:hAnsi="Times New Roman" w:cs="Times New Roman"/>
      <w:b/>
      <w:bCs/>
      <w:noProof/>
    </w:rPr>
  </w:style>
  <w:style w:type="paragraph" w:styleId="TOC3">
    <w:name w:val="toc 3"/>
    <w:basedOn w:val="Normal"/>
    <w:next w:val="Normal"/>
    <w:autoRedefine/>
    <w:uiPriority w:val="39"/>
    <w:unhideWhenUsed/>
    <w:rsid w:val="00E779F5"/>
    <w:pPr>
      <w:tabs>
        <w:tab w:val="left" w:pos="1134"/>
        <w:tab w:val="right" w:leader="dot" w:pos="7928"/>
      </w:tabs>
      <w:spacing w:after="100"/>
      <w:ind w:left="440"/>
    </w:pPr>
    <w:rPr>
      <w:rFonts w:ascii="Times New Roman" w:hAnsi="Times New Roman" w:cs="Times New Roman"/>
      <w:b/>
      <w:bCs/>
      <w:noProof/>
    </w:rPr>
  </w:style>
  <w:style w:type="character" w:styleId="Hyperlink">
    <w:name w:val="Hyperlink"/>
    <w:basedOn w:val="DefaultParagraphFont"/>
    <w:uiPriority w:val="99"/>
    <w:unhideWhenUsed/>
    <w:rsid w:val="005409B9"/>
    <w:rPr>
      <w:color w:val="0563C1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F435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F435E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42144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ListParagraphChar">
    <w:name w:val="List Paragraph Char"/>
    <w:basedOn w:val="DefaultParagraphFont"/>
    <w:link w:val="ListParagraph"/>
    <w:uiPriority w:val="34"/>
    <w:rsid w:val="00287BA6"/>
  </w:style>
  <w:style w:type="character" w:customStyle="1" w:styleId="normaltextrun">
    <w:name w:val="normaltextrun"/>
    <w:basedOn w:val="DefaultParagraphFont"/>
    <w:rsid w:val="00DB2FA3"/>
  </w:style>
  <w:style w:type="paragraph" w:styleId="Caption">
    <w:name w:val="caption"/>
    <w:basedOn w:val="Normal"/>
    <w:next w:val="Normal"/>
    <w:uiPriority w:val="35"/>
    <w:unhideWhenUsed/>
    <w:qFormat/>
    <w:rsid w:val="004F4EED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CA33A3"/>
    <w:pPr>
      <w:spacing w:after="0"/>
    </w:pPr>
  </w:style>
  <w:style w:type="paragraph" w:styleId="Header">
    <w:name w:val="header"/>
    <w:basedOn w:val="Normal"/>
    <w:link w:val="HeaderChar"/>
    <w:uiPriority w:val="99"/>
    <w:unhideWhenUsed/>
    <w:rsid w:val="005306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3066D"/>
  </w:style>
  <w:style w:type="paragraph" w:styleId="Footer">
    <w:name w:val="footer"/>
    <w:basedOn w:val="Normal"/>
    <w:link w:val="FooterChar"/>
    <w:uiPriority w:val="99"/>
    <w:unhideWhenUsed/>
    <w:rsid w:val="0053066D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3066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423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27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5136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465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07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299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329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1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oter" Target="footer2.xml"/><Relationship Id="rId18" Type="http://schemas.openxmlformats.org/officeDocument/2006/relationships/image" Target="media/image4.jpeg"/><Relationship Id="rId26" Type="http://schemas.openxmlformats.org/officeDocument/2006/relationships/theme" Target="theme/theme1.xml"/><Relationship Id="rId3" Type="http://schemas.openxmlformats.org/officeDocument/2006/relationships/customXml" Target="../customXml/item3.xml"/><Relationship Id="rId21" Type="http://schemas.openxmlformats.org/officeDocument/2006/relationships/image" Target="media/image7.png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openxmlformats.org/officeDocument/2006/relationships/image" Target="media/image3.png"/><Relationship Id="rId25" Type="http://schemas.openxmlformats.org/officeDocument/2006/relationships/fontTable" Target="fontTable.xml"/><Relationship Id="rId2" Type="http://schemas.openxmlformats.org/officeDocument/2006/relationships/customXml" Target="../customXml/item2.xml"/><Relationship Id="rId16" Type="http://schemas.openxmlformats.org/officeDocument/2006/relationships/image" Target="media/image2.png"/><Relationship Id="rId20" Type="http://schemas.openxmlformats.org/officeDocument/2006/relationships/image" Target="media/image6.jpeg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png"/><Relationship Id="rId24" Type="http://schemas.openxmlformats.org/officeDocument/2006/relationships/image" Target="media/image10.png"/><Relationship Id="rId5" Type="http://schemas.openxmlformats.org/officeDocument/2006/relationships/numbering" Target="numbering.xml"/><Relationship Id="rId15" Type="http://schemas.openxmlformats.org/officeDocument/2006/relationships/footer" Target="footer4.xml"/><Relationship Id="rId23" Type="http://schemas.openxmlformats.org/officeDocument/2006/relationships/image" Target="media/image9.png"/><Relationship Id="rId10" Type="http://schemas.openxmlformats.org/officeDocument/2006/relationships/endnotes" Target="endnotes.xml"/><Relationship Id="rId19" Type="http://schemas.openxmlformats.org/officeDocument/2006/relationships/image" Target="media/image5.jpeg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3.xml"/><Relationship Id="rId22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FC78A2256BC9D4AB2CDD36523B5A8BD" ma:contentTypeVersion="2" ma:contentTypeDescription="Create a new document." ma:contentTypeScope="" ma:versionID="58cc1f78abdc186dfb07d32f1d893dcf">
  <xsd:schema xmlns:xsd="http://www.w3.org/2001/XMLSchema" xmlns:xs="http://www.w3.org/2001/XMLSchema" xmlns:p="http://schemas.microsoft.com/office/2006/metadata/properties" xmlns:ns2="9f3b547d-ff38-401f-8608-4699b8a99b82" targetNamespace="http://schemas.microsoft.com/office/2006/metadata/properties" ma:root="true" ma:fieldsID="2ff1485faee606338fda7621fa3fb732" ns2:_="">
    <xsd:import namespace="9f3b547d-ff38-401f-8608-4699b8a99b82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9f3b547d-ff38-401f-8608-4699b8a99b8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594CDDB-DB8E-452E-BACC-76118FE30088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6DC94BB5-D518-4543-8C05-4FE89BD862D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9f3b547d-ff38-401f-8608-4699b8a99b8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B3B64D82-8472-4282-9CD2-BBDA90730491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888573C1-5C0F-4EBD-84EE-C249FF7A38C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33</TotalTime>
  <Pages>30</Pages>
  <Words>4228</Words>
  <Characters>24102</Characters>
  <Application>Microsoft Office Word</Application>
  <DocSecurity>0</DocSecurity>
  <Lines>200</Lines>
  <Paragraphs>5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827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hincicin30@outlook.com</dc:creator>
  <cp:keywords/>
  <dc:description/>
  <cp:lastModifiedBy>Bramasto Daru</cp:lastModifiedBy>
  <cp:revision>16</cp:revision>
  <dcterms:created xsi:type="dcterms:W3CDTF">2022-12-28T17:31:00Z</dcterms:created>
  <dcterms:modified xsi:type="dcterms:W3CDTF">2023-01-03T15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FC78A2256BC9D4AB2CDD36523B5A8BD</vt:lpwstr>
  </property>
  <property fmtid="{D5CDD505-2E9C-101B-9397-08002B2CF9AE}" pid="3" name="Mendeley Recent Style Id 0_1">
    <vt:lpwstr>http://www.zotero.org/styles/american-medical-association</vt:lpwstr>
  </property>
  <property fmtid="{D5CDD505-2E9C-101B-9397-08002B2CF9AE}" pid="4" name="Mendeley Recent Style Name 0_1">
    <vt:lpwstr>American Medical Association 11th edition</vt:lpwstr>
  </property>
  <property fmtid="{D5CDD505-2E9C-101B-9397-08002B2CF9AE}" pid="5" name="Mendeley Recent Style Id 1_1">
    <vt:lpwstr>http://www.zotero.org/styles/american-political-science-association</vt:lpwstr>
  </property>
  <property fmtid="{D5CDD505-2E9C-101B-9397-08002B2CF9AE}" pid="6" name="Mendeley Recent Style Name 1_1">
    <vt:lpwstr>American Political Science Association</vt:lpwstr>
  </property>
  <property fmtid="{D5CDD505-2E9C-101B-9397-08002B2CF9AE}" pid="7" name="Mendeley Recent Style Id 2_1">
    <vt:lpwstr>http://www.zotero.org/styles/apa</vt:lpwstr>
  </property>
  <property fmtid="{D5CDD505-2E9C-101B-9397-08002B2CF9AE}" pid="8" name="Mendeley Recent Style Name 2_1">
    <vt:lpwstr>American Psychological Association 7th edition</vt:lpwstr>
  </property>
  <property fmtid="{D5CDD505-2E9C-101B-9397-08002B2CF9AE}" pid="9" name="Mendeley Recent Style Id 3_1">
    <vt:lpwstr>http://www.zotero.org/styles/american-sociological-association</vt:lpwstr>
  </property>
  <property fmtid="{D5CDD505-2E9C-101B-9397-08002B2CF9AE}" pid="10" name="Mendeley Recent Style Name 3_1">
    <vt:lpwstr>American Sociological Association 6th edition</vt:lpwstr>
  </property>
  <property fmtid="{D5CDD505-2E9C-101B-9397-08002B2CF9AE}" pid="11" name="Mendeley Recent Style Id 4_1">
    <vt:lpwstr>http://www.zotero.org/styles/chicago-author-date</vt:lpwstr>
  </property>
  <property fmtid="{D5CDD505-2E9C-101B-9397-08002B2CF9AE}" pid="12" name="Mendeley Recent Style Name 4_1">
    <vt:lpwstr>Chicago Manual of Style 17th edition (author-date)</vt:lpwstr>
  </property>
  <property fmtid="{D5CDD505-2E9C-101B-9397-08002B2CF9AE}" pid="13" name="Mendeley Recent Style Id 5_1">
    <vt:lpwstr>http://www.zotero.org/styles/harvard-cite-them-right</vt:lpwstr>
  </property>
  <property fmtid="{D5CDD505-2E9C-101B-9397-08002B2CF9AE}" pid="14" name="Mendeley Recent Style Name 5_1">
    <vt:lpwstr>Cite Them Right 10th edition - Harvard</vt:lpwstr>
  </property>
  <property fmtid="{D5CDD505-2E9C-101B-9397-08002B2CF9AE}" pid="15" name="Mendeley Recent Style Id 6_1">
    <vt:lpwstr>http://www.zotero.org/styles/ieee</vt:lpwstr>
  </property>
  <property fmtid="{D5CDD505-2E9C-101B-9397-08002B2CF9AE}" pid="16" name="Mendeley Recent Style Name 6_1">
    <vt:lpwstr>IEEE</vt:lpwstr>
  </property>
  <property fmtid="{D5CDD505-2E9C-101B-9397-08002B2CF9AE}" pid="17" name="Mendeley Recent Style Id 7_1">
    <vt:lpwstr>http://www.zotero.org/styles/modern-humanities-research-association</vt:lpwstr>
  </property>
  <property fmtid="{D5CDD505-2E9C-101B-9397-08002B2CF9AE}" pid="18" name="Mendeley Recent Style Name 7_1">
    <vt:lpwstr>Modern Humanities Research Association 3rd edition (note with bibliography)</vt:lpwstr>
  </property>
  <property fmtid="{D5CDD505-2E9C-101B-9397-08002B2CF9AE}" pid="19" name="Mendeley Recent Style Id 8_1">
    <vt:lpwstr>http://www.zotero.org/styles/modern-language-association</vt:lpwstr>
  </property>
  <property fmtid="{D5CDD505-2E9C-101B-9397-08002B2CF9AE}" pid="20" name="Mendeley Recent Style Name 8_1">
    <vt:lpwstr>Modern Language Association 8th edition</vt:lpwstr>
  </property>
  <property fmtid="{D5CDD505-2E9C-101B-9397-08002B2CF9AE}" pid="21" name="Mendeley Recent Style Id 9_1">
    <vt:lpwstr>http://www.zotero.org/styles/nature</vt:lpwstr>
  </property>
  <property fmtid="{D5CDD505-2E9C-101B-9397-08002B2CF9AE}" pid="22" name="Mendeley Recent Style Name 9_1">
    <vt:lpwstr>Nature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34673544-e522-3b3e-9b70-24d692d6b23b</vt:lpwstr>
  </property>
  <property fmtid="{D5CDD505-2E9C-101B-9397-08002B2CF9AE}" pid="25" name="Mendeley Citation Style_1">
    <vt:lpwstr>http://www.zotero.org/styles/apa</vt:lpwstr>
  </property>
</Properties>
</file>